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5756D4" w14:textId="51A5185A" w:rsidR="006C538F" w:rsidRPr="00ED5EE6" w:rsidRDefault="00ED5EE6" w:rsidP="00026641">
      <w:pPr>
        <w:pStyle w:val="Title"/>
      </w:pPr>
      <w:r w:rsidRPr="00ED5EE6">
        <w:t>UNIVERSIDADE PAULISTA</w:t>
      </w:r>
    </w:p>
    <w:p w14:paraId="76C90E65" w14:textId="4A9A5CE1" w:rsidR="003B5D24" w:rsidRDefault="00ED5EE6" w:rsidP="00026641">
      <w:pPr>
        <w:pStyle w:val="Title"/>
      </w:pPr>
      <w:r w:rsidRPr="00ED5EE6">
        <w:t>INSTITUTO DE CIÊNCIAS EXATAS E TECNOLOGIA</w:t>
      </w:r>
    </w:p>
    <w:p w14:paraId="45F06303" w14:textId="77777777" w:rsidR="003B5D24" w:rsidRPr="003B5D24" w:rsidRDefault="003B5D24" w:rsidP="003B5D24"/>
    <w:p w14:paraId="76601D6E" w14:textId="311602FF" w:rsidR="00ED5EE6" w:rsidRPr="00ED5EE6" w:rsidRDefault="003B5D24" w:rsidP="004E140C">
      <w:pPr>
        <w:pStyle w:val="NoSpacing"/>
        <w:jc w:val="center"/>
      </w:pPr>
      <w:r>
        <w:rPr>
          <w:noProof/>
        </w:rPr>
        <w:drawing>
          <wp:inline distT="0" distB="0" distL="0" distR="0" wp14:anchorId="347DC887" wp14:editId="1E2B42AC">
            <wp:extent cx="2070230" cy="676275"/>
            <wp:effectExtent l="0" t="0" r="635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089593" cy="682600"/>
                    </a:xfrm>
                    <a:prstGeom prst="rect">
                      <a:avLst/>
                    </a:prstGeom>
                  </pic:spPr>
                </pic:pic>
              </a:graphicData>
            </a:graphic>
          </wp:inline>
        </w:drawing>
      </w:r>
    </w:p>
    <w:p w14:paraId="1A8C6862" w14:textId="178D356C" w:rsidR="00ED5EE6" w:rsidRPr="00ED5EE6" w:rsidRDefault="00ED5EE6" w:rsidP="00026641">
      <w:pPr>
        <w:pStyle w:val="Title"/>
      </w:pPr>
    </w:p>
    <w:p w14:paraId="3EA61AB7" w14:textId="488D83C2" w:rsidR="003B5D24" w:rsidRDefault="003B5D24" w:rsidP="003B5D24"/>
    <w:p w14:paraId="78047334" w14:textId="5DC487E7" w:rsidR="00295191" w:rsidRDefault="00295191" w:rsidP="003B5D24"/>
    <w:p w14:paraId="579E860D" w14:textId="77899874" w:rsidR="00295191" w:rsidRDefault="00295191" w:rsidP="003B5D24"/>
    <w:p w14:paraId="7D1642EE" w14:textId="77777777" w:rsidR="000758C9" w:rsidRDefault="000758C9" w:rsidP="000758C9">
      <w:pPr>
        <w:pStyle w:val="Title"/>
      </w:pPr>
    </w:p>
    <w:p w14:paraId="5A12A76F" w14:textId="77777777" w:rsidR="000758C9" w:rsidRDefault="000758C9" w:rsidP="000758C9">
      <w:pPr>
        <w:pStyle w:val="Title"/>
      </w:pPr>
      <w:r>
        <w:t>D2538H2 - JONATHAN SILVA SALES DE OLIVEIRA</w:t>
      </w:r>
    </w:p>
    <w:p w14:paraId="18AE3AA6" w14:textId="77777777" w:rsidR="000758C9" w:rsidRDefault="000758C9" w:rsidP="000758C9">
      <w:pPr>
        <w:pStyle w:val="Title"/>
      </w:pPr>
      <w:r>
        <w:t>N2984J6 - VINICIUS DA SILVA PATO</w:t>
      </w:r>
    </w:p>
    <w:p w14:paraId="6F0CA64D" w14:textId="77777777" w:rsidR="000758C9" w:rsidRDefault="000758C9" w:rsidP="000758C9">
      <w:pPr>
        <w:pStyle w:val="Title"/>
      </w:pPr>
      <w:r>
        <w:t>D654JJ4 - CARLOS HENRIQUE G LEMES ALVES</w:t>
      </w:r>
    </w:p>
    <w:p w14:paraId="010ADDB0" w14:textId="794C4436" w:rsidR="003B5D24" w:rsidRPr="003B5D24" w:rsidRDefault="000758C9" w:rsidP="000758C9">
      <w:pPr>
        <w:pStyle w:val="Title"/>
      </w:pPr>
      <w:r>
        <w:t>N272BH2 - ALEX WONG DE FREITAS</w:t>
      </w:r>
    </w:p>
    <w:p w14:paraId="59BEB6F8" w14:textId="1F9B6A5B" w:rsidR="00ED5EE6" w:rsidRDefault="00ED5EE6" w:rsidP="00026641">
      <w:pPr>
        <w:pStyle w:val="Title"/>
      </w:pPr>
    </w:p>
    <w:p w14:paraId="284BEDBE" w14:textId="03EC4CD9" w:rsidR="003B5D24" w:rsidRDefault="003B5D24" w:rsidP="003B5D24"/>
    <w:p w14:paraId="1B4CC480" w14:textId="77777777" w:rsidR="003B5D24" w:rsidRPr="003B5D24" w:rsidRDefault="003B5D24" w:rsidP="003B5D24"/>
    <w:p w14:paraId="365F8625"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C410142" w14:textId="410479B3" w:rsidR="00295191" w:rsidRPr="00295191" w:rsidRDefault="000758C9" w:rsidP="00763017">
      <w:pPr>
        <w:pStyle w:val="Subtitle"/>
      </w:pPr>
      <w:r>
        <w:t>Aplicativo de Prevenção de Incêndios</w:t>
      </w:r>
    </w:p>
    <w:p w14:paraId="4BB982ED" w14:textId="26E0A6C6" w:rsidR="00ED5EE6" w:rsidRDefault="00ED5EE6" w:rsidP="00026641">
      <w:pPr>
        <w:pStyle w:val="Title"/>
      </w:pPr>
    </w:p>
    <w:p w14:paraId="7F14B4AB" w14:textId="5863F590" w:rsidR="00ED5EE6" w:rsidRDefault="00ED5EE6" w:rsidP="00026641">
      <w:pPr>
        <w:pStyle w:val="Title"/>
      </w:pPr>
    </w:p>
    <w:p w14:paraId="0DD06F74" w14:textId="7CA97827" w:rsidR="00ED5EE6" w:rsidRDefault="00ED5EE6" w:rsidP="00026641">
      <w:pPr>
        <w:pStyle w:val="Title"/>
      </w:pPr>
    </w:p>
    <w:p w14:paraId="7C8DFA7F" w14:textId="77777777" w:rsidR="003B5D24" w:rsidRPr="003B5D24" w:rsidRDefault="003B5D24" w:rsidP="003B5D24"/>
    <w:p w14:paraId="7ABE450E" w14:textId="706C202C" w:rsidR="00ED5EE6" w:rsidRDefault="00ED5EE6" w:rsidP="00026641">
      <w:pPr>
        <w:pStyle w:val="Title"/>
      </w:pPr>
    </w:p>
    <w:p w14:paraId="7F1B1C03" w14:textId="4E0E8BCF" w:rsidR="00ED5EE6" w:rsidRDefault="00ED5EE6" w:rsidP="00026641">
      <w:pPr>
        <w:pStyle w:val="Title"/>
      </w:pPr>
    </w:p>
    <w:p w14:paraId="1F16739F" w14:textId="3B5E520F" w:rsidR="00ED5EE6" w:rsidRDefault="00ED5EE6" w:rsidP="00026641">
      <w:pPr>
        <w:pStyle w:val="Title"/>
      </w:pPr>
    </w:p>
    <w:p w14:paraId="0DE9C7CF" w14:textId="1FA70FCF" w:rsidR="00ED5EE6" w:rsidRDefault="00ED5EE6" w:rsidP="00763017">
      <w:pPr>
        <w:pStyle w:val="Title"/>
        <w:jc w:val="both"/>
      </w:pPr>
    </w:p>
    <w:p w14:paraId="67163A22" w14:textId="77777777" w:rsidR="00295191" w:rsidRPr="00295191" w:rsidRDefault="00295191" w:rsidP="00295191"/>
    <w:p w14:paraId="385CF98C" w14:textId="5AC1248F" w:rsidR="00F60690" w:rsidRDefault="00F60690" w:rsidP="00026641">
      <w:pPr>
        <w:pStyle w:val="Title"/>
      </w:pPr>
    </w:p>
    <w:p w14:paraId="3EA4659B" w14:textId="43DAB51D" w:rsidR="00295191" w:rsidRDefault="00295191" w:rsidP="00295191"/>
    <w:p w14:paraId="17FFB9F4" w14:textId="77777777" w:rsidR="00295191" w:rsidRPr="00295191" w:rsidRDefault="00295191" w:rsidP="00295191"/>
    <w:p w14:paraId="2A73BE5C" w14:textId="48E298BC" w:rsidR="00ED5EE6" w:rsidRPr="00F60690" w:rsidRDefault="00F60690" w:rsidP="00026641">
      <w:pPr>
        <w:pStyle w:val="Title"/>
      </w:pPr>
      <w:r w:rsidRPr="00F60690">
        <w:t>SÃO PAULO</w:t>
      </w:r>
    </w:p>
    <w:p w14:paraId="265F46F0" w14:textId="63A6F129" w:rsidR="00826D45" w:rsidRDefault="00ED5EE6" w:rsidP="00026641">
      <w:pPr>
        <w:pStyle w:val="Title"/>
      </w:pPr>
      <w:r w:rsidRPr="00F60690">
        <w:t>2021</w:t>
      </w:r>
    </w:p>
    <w:p w14:paraId="39FC65F6" w14:textId="2229D4B7" w:rsidR="00295191" w:rsidRDefault="00295191">
      <w:pPr>
        <w:spacing w:after="160" w:line="259" w:lineRule="auto"/>
        <w:jc w:val="left"/>
      </w:pPr>
    </w:p>
    <w:p w14:paraId="2A97F1F4" w14:textId="633F8561" w:rsidR="00295191" w:rsidRDefault="00295191" w:rsidP="00295191">
      <w:pPr>
        <w:spacing w:after="160" w:line="259" w:lineRule="auto"/>
        <w:jc w:val="left"/>
        <w:sectPr w:rsidR="00295191" w:rsidSect="00192A71">
          <w:headerReference w:type="default" r:id="rId12"/>
          <w:pgSz w:w="11907" w:h="16840" w:code="9"/>
          <w:pgMar w:top="1701" w:right="1134" w:bottom="1134" w:left="1701" w:header="720" w:footer="720" w:gutter="0"/>
          <w:cols w:space="720"/>
          <w:titlePg/>
          <w:docGrid w:linePitch="360"/>
        </w:sectPr>
      </w:pPr>
      <w:r>
        <w:br w:type="page"/>
      </w:r>
    </w:p>
    <w:p w14:paraId="694744AE" w14:textId="77777777" w:rsidR="000758C9" w:rsidRDefault="000758C9" w:rsidP="000758C9">
      <w:pPr>
        <w:pStyle w:val="Title"/>
      </w:pPr>
    </w:p>
    <w:p w14:paraId="436F0B8A" w14:textId="77777777" w:rsidR="000758C9" w:rsidRDefault="000758C9" w:rsidP="000758C9">
      <w:pPr>
        <w:pStyle w:val="Title"/>
      </w:pPr>
    </w:p>
    <w:p w14:paraId="11C75AFF" w14:textId="77777777" w:rsidR="000758C9" w:rsidRDefault="000758C9" w:rsidP="000758C9">
      <w:pPr>
        <w:pStyle w:val="Title"/>
      </w:pPr>
    </w:p>
    <w:p w14:paraId="03369BF6" w14:textId="161A80AE" w:rsidR="000758C9" w:rsidRDefault="000758C9" w:rsidP="000758C9">
      <w:pPr>
        <w:pStyle w:val="Title"/>
      </w:pPr>
      <w:r>
        <w:t>D2538H2 - JONATHAN SILVA SALES DE OLIVEIRA</w:t>
      </w:r>
    </w:p>
    <w:p w14:paraId="6109D20E" w14:textId="77777777" w:rsidR="000758C9" w:rsidRDefault="000758C9" w:rsidP="000758C9">
      <w:pPr>
        <w:pStyle w:val="Title"/>
      </w:pPr>
      <w:r>
        <w:t>N2984J6 - VINICIUS DA SILVA PATO</w:t>
      </w:r>
    </w:p>
    <w:p w14:paraId="50CC4AF0" w14:textId="77777777" w:rsidR="000758C9" w:rsidRDefault="000758C9" w:rsidP="000758C9">
      <w:pPr>
        <w:pStyle w:val="Title"/>
      </w:pPr>
      <w:r>
        <w:t>D654JJ4 - CARLOS HENRIQUE G LEMES ALVES</w:t>
      </w:r>
    </w:p>
    <w:p w14:paraId="319B10CA" w14:textId="4863C097" w:rsidR="00826D45" w:rsidRDefault="000758C9" w:rsidP="000758C9">
      <w:pPr>
        <w:pStyle w:val="Title"/>
      </w:pPr>
      <w:r>
        <w:t>N272BH2 - ALEX WONG DE FREITAS</w:t>
      </w:r>
    </w:p>
    <w:p w14:paraId="24DFD30D" w14:textId="77777777" w:rsidR="00826D45" w:rsidRDefault="00826D45" w:rsidP="00026641">
      <w:pPr>
        <w:pStyle w:val="Title"/>
      </w:pPr>
    </w:p>
    <w:p w14:paraId="0156A37A" w14:textId="77777777" w:rsidR="00826D45" w:rsidRDefault="00826D45" w:rsidP="00026641">
      <w:pPr>
        <w:pStyle w:val="Title"/>
      </w:pPr>
    </w:p>
    <w:p w14:paraId="4D1FA896" w14:textId="583FDB0A" w:rsidR="00806C52" w:rsidRDefault="00806C52" w:rsidP="000758C9">
      <w:pPr>
        <w:pStyle w:val="Title"/>
        <w:jc w:val="both"/>
      </w:pPr>
    </w:p>
    <w:p w14:paraId="24C2F2AA" w14:textId="77777777" w:rsidR="00806C52" w:rsidRPr="00806C52" w:rsidRDefault="00806C52" w:rsidP="00806C52"/>
    <w:p w14:paraId="25A3F6BB" w14:textId="77777777" w:rsidR="00295191" w:rsidRDefault="00295191" w:rsidP="00026641">
      <w:pPr>
        <w:pStyle w:val="Title"/>
      </w:pPr>
    </w:p>
    <w:p w14:paraId="599233B6" w14:textId="77777777" w:rsidR="000758C9" w:rsidRDefault="000758C9" w:rsidP="00715CE9">
      <w:pPr>
        <w:pStyle w:val="Subtitle"/>
        <w:rPr>
          <w:rFonts w:eastAsiaTheme="majorEastAsia" w:cstheme="majorBidi"/>
          <w:b/>
          <w:caps/>
          <w:szCs w:val="56"/>
        </w:rPr>
      </w:pPr>
      <w:r w:rsidRPr="000758C9">
        <w:rPr>
          <w:rFonts w:eastAsiaTheme="majorEastAsia" w:cstheme="majorBidi"/>
          <w:b/>
          <w:caps/>
          <w:szCs w:val="56"/>
        </w:rPr>
        <w:t xml:space="preserve">ATIVIDADES PRÁTICAS SUPERVISIONADAS </w:t>
      </w:r>
    </w:p>
    <w:p w14:paraId="777B7AFB" w14:textId="514475BA" w:rsidR="00715CE9" w:rsidRDefault="000758C9" w:rsidP="000758C9">
      <w:pPr>
        <w:jc w:val="center"/>
        <w:rPr>
          <w:rFonts w:eastAsiaTheme="minorEastAsia"/>
        </w:rPr>
      </w:pPr>
      <w:r w:rsidRPr="000758C9">
        <w:rPr>
          <w:rFonts w:eastAsiaTheme="minorEastAsia"/>
        </w:rPr>
        <w:t>Aplicativo de Prevenção de Incêndios</w:t>
      </w:r>
    </w:p>
    <w:p w14:paraId="4A653D08" w14:textId="28E33B4B" w:rsidR="000758C9" w:rsidRDefault="000758C9" w:rsidP="000758C9">
      <w:pPr>
        <w:jc w:val="center"/>
        <w:rPr>
          <w:rFonts w:eastAsiaTheme="minorEastAsia"/>
        </w:rPr>
      </w:pPr>
    </w:p>
    <w:p w14:paraId="3066687D" w14:textId="77777777" w:rsidR="000758C9" w:rsidRPr="00715CE9" w:rsidRDefault="000758C9" w:rsidP="000758C9">
      <w:pPr>
        <w:jc w:val="center"/>
      </w:pPr>
    </w:p>
    <w:p w14:paraId="3EC1389A" w14:textId="77777777" w:rsidR="00826D45" w:rsidRPr="009534BE" w:rsidRDefault="00826D45" w:rsidP="009534BE">
      <w:pPr>
        <w:pStyle w:val="Half-RightText"/>
      </w:pPr>
    </w:p>
    <w:p w14:paraId="15A54BC8" w14:textId="1D2EFE3B" w:rsidR="00826D45" w:rsidRPr="009534BE" w:rsidRDefault="000758C9" w:rsidP="009534BE">
      <w:pPr>
        <w:pStyle w:val="Half-RightText"/>
      </w:pPr>
      <w:r>
        <w:t>Trabalho de Desenvolvimento de Sistemas Distribuídos feito durante o oitavo semestre da graduação em Ciência da Computação.</w:t>
      </w:r>
    </w:p>
    <w:p w14:paraId="0158F759" w14:textId="77777777" w:rsidR="00826D45" w:rsidRPr="009534BE" w:rsidRDefault="00826D45" w:rsidP="009534BE">
      <w:pPr>
        <w:pStyle w:val="Half-RightText"/>
      </w:pPr>
    </w:p>
    <w:p w14:paraId="4D15D3F1" w14:textId="6BBD6ECC" w:rsidR="00826D45" w:rsidRPr="009534BE" w:rsidRDefault="00826D45" w:rsidP="009534BE">
      <w:pPr>
        <w:pStyle w:val="Half-RightText"/>
        <w:rPr>
          <w:u w:val="single"/>
        </w:rPr>
      </w:pPr>
      <w:r w:rsidRPr="009534BE">
        <w:t>Orientador:</w:t>
      </w:r>
      <w:r w:rsidR="00715CE9">
        <w:t xml:space="preserve"> Prof. </w:t>
      </w:r>
      <w:r w:rsidR="000758C9">
        <w:t xml:space="preserve">Lauro </w:t>
      </w:r>
      <w:proofErr w:type="spellStart"/>
      <w:r w:rsidR="000758C9">
        <w:t>Tomiatti</w:t>
      </w:r>
      <w:proofErr w:type="spellEnd"/>
    </w:p>
    <w:p w14:paraId="46A6F05A" w14:textId="0D5F748E" w:rsidR="00F60690" w:rsidRDefault="00F60690" w:rsidP="00026641">
      <w:pPr>
        <w:pStyle w:val="Title"/>
      </w:pPr>
    </w:p>
    <w:p w14:paraId="2207267B" w14:textId="075C0DAF" w:rsidR="00F60690" w:rsidRDefault="00F60690" w:rsidP="00026641">
      <w:pPr>
        <w:pStyle w:val="Title"/>
      </w:pPr>
    </w:p>
    <w:p w14:paraId="57CFC184" w14:textId="77777777" w:rsidR="00806C52" w:rsidRPr="00806C52" w:rsidRDefault="00806C52" w:rsidP="00806C52"/>
    <w:p w14:paraId="3FD7645E" w14:textId="4532366D" w:rsidR="00F60690" w:rsidRDefault="00F60690" w:rsidP="00026641">
      <w:pPr>
        <w:pStyle w:val="Title"/>
      </w:pPr>
    </w:p>
    <w:p w14:paraId="325EC9FE" w14:textId="7977D94E" w:rsidR="00F60690" w:rsidRDefault="00F60690" w:rsidP="00026641">
      <w:pPr>
        <w:pStyle w:val="Title"/>
      </w:pPr>
    </w:p>
    <w:p w14:paraId="05D882D8" w14:textId="5E205589" w:rsidR="00F60690" w:rsidRDefault="00F60690" w:rsidP="00026641">
      <w:pPr>
        <w:pStyle w:val="Title"/>
      </w:pPr>
    </w:p>
    <w:p w14:paraId="16062B12" w14:textId="77777777" w:rsidR="00806C52" w:rsidRPr="00806C52" w:rsidRDefault="00806C52" w:rsidP="00806C52"/>
    <w:p w14:paraId="5DA87E80" w14:textId="77777777" w:rsidR="00826D45" w:rsidRDefault="00826D45" w:rsidP="00026641">
      <w:pPr>
        <w:pStyle w:val="Title"/>
      </w:pPr>
    </w:p>
    <w:p w14:paraId="07B2522D" w14:textId="77777777" w:rsidR="0024213C" w:rsidRPr="00F60690" w:rsidRDefault="0024213C" w:rsidP="00026641">
      <w:pPr>
        <w:pStyle w:val="Title"/>
      </w:pPr>
    </w:p>
    <w:p w14:paraId="15518C13" w14:textId="77777777" w:rsidR="00295191" w:rsidRDefault="00295191" w:rsidP="00026641">
      <w:pPr>
        <w:pStyle w:val="Title"/>
      </w:pPr>
    </w:p>
    <w:p w14:paraId="242B6011" w14:textId="77777777" w:rsidR="00295191" w:rsidRDefault="00295191" w:rsidP="00026641">
      <w:pPr>
        <w:pStyle w:val="Title"/>
      </w:pPr>
    </w:p>
    <w:p w14:paraId="428FF1F5" w14:textId="77777777" w:rsidR="00295191" w:rsidRDefault="00295191" w:rsidP="00026641">
      <w:pPr>
        <w:pStyle w:val="Title"/>
      </w:pPr>
    </w:p>
    <w:p w14:paraId="21B9C286" w14:textId="2F1137A1" w:rsidR="00F60690" w:rsidRPr="00F60690" w:rsidRDefault="00F60690" w:rsidP="00026641">
      <w:pPr>
        <w:pStyle w:val="Title"/>
      </w:pPr>
      <w:r w:rsidRPr="00F60690">
        <w:t>SÃO PAULO</w:t>
      </w:r>
    </w:p>
    <w:p w14:paraId="655E86E5" w14:textId="20703369" w:rsidR="0024213C" w:rsidRDefault="00F60690" w:rsidP="00026641">
      <w:pPr>
        <w:pStyle w:val="Title"/>
      </w:pPr>
      <w:r w:rsidRPr="00F60690">
        <w:t>2021</w:t>
      </w:r>
    </w:p>
    <w:p w14:paraId="05DC0513" w14:textId="64BB4BEB" w:rsidR="00806C52" w:rsidRDefault="00806C52" w:rsidP="00715CE9"/>
    <w:p w14:paraId="6FECD633" w14:textId="77777777" w:rsidR="00806C52" w:rsidRDefault="00806C52" w:rsidP="00E001A2"/>
    <w:p w14:paraId="67BBA8A0" w14:textId="77777777" w:rsidR="00806C52" w:rsidRDefault="00806C52" w:rsidP="00E001A2"/>
    <w:p w14:paraId="48037935" w14:textId="77777777" w:rsidR="00806C52" w:rsidRDefault="00806C52" w:rsidP="00E001A2"/>
    <w:p w14:paraId="6A702325" w14:textId="3A742375" w:rsidR="00806C52" w:rsidRDefault="00806C52" w:rsidP="00E001A2"/>
    <w:p w14:paraId="14810BB5" w14:textId="35AAEE2E" w:rsidR="00295191" w:rsidRDefault="00295191" w:rsidP="00E001A2"/>
    <w:p w14:paraId="798022DD" w14:textId="43C6756A" w:rsidR="00295191" w:rsidRDefault="00295191" w:rsidP="00E001A2"/>
    <w:p w14:paraId="2F934A89" w14:textId="409F3A3E" w:rsidR="00295191" w:rsidRDefault="00295191" w:rsidP="00E001A2"/>
    <w:p w14:paraId="378A3983" w14:textId="4CCD1A06" w:rsidR="00295191" w:rsidRDefault="00295191" w:rsidP="00E001A2"/>
    <w:p w14:paraId="7CBED86A" w14:textId="408160DB" w:rsidR="00295191" w:rsidRDefault="00295191" w:rsidP="00E001A2"/>
    <w:p w14:paraId="3E6D7F42" w14:textId="09B7EEAE" w:rsidR="00295191" w:rsidRDefault="00295191" w:rsidP="00E001A2"/>
    <w:p w14:paraId="704C4BAB" w14:textId="77777777" w:rsidR="00295191" w:rsidRDefault="00295191" w:rsidP="00E001A2"/>
    <w:p w14:paraId="421E3911" w14:textId="5D50847D" w:rsidR="0024213C" w:rsidRPr="0024213C" w:rsidRDefault="0024213C" w:rsidP="00295191">
      <w:pPr>
        <w:pStyle w:val="NoSpacing"/>
        <w:jc w:val="center"/>
        <w:rPr>
          <w:b/>
          <w:bCs/>
        </w:rPr>
      </w:pPr>
    </w:p>
    <w:p w14:paraId="013D7EDE" w14:textId="5455156E" w:rsidR="00137D3A" w:rsidRPr="000758C9" w:rsidRDefault="00137D3A" w:rsidP="00E001A2">
      <w:r w:rsidRPr="00095226">
        <w:br w:type="page"/>
      </w:r>
    </w:p>
    <w:p w14:paraId="0D4AB462" w14:textId="3BE51DB2" w:rsidR="00554EE2" w:rsidRPr="00095226" w:rsidRDefault="00137D3A" w:rsidP="00026641">
      <w:pPr>
        <w:pStyle w:val="Title"/>
      </w:pPr>
      <w:r w:rsidRPr="00095226">
        <w:lastRenderedPageBreak/>
        <w:t>sumário</w:t>
      </w:r>
    </w:p>
    <w:p w14:paraId="5FB10097" w14:textId="77777777" w:rsidR="008D6948" w:rsidRPr="00095226" w:rsidRDefault="008D6948" w:rsidP="008D6948"/>
    <w:p w14:paraId="14942D75" w14:textId="6C640AEA" w:rsidR="001B7C01" w:rsidRDefault="00E13215">
      <w:pPr>
        <w:pStyle w:val="TOC1"/>
        <w:rPr>
          <w:rFonts w:asciiTheme="minorHAnsi" w:eastAsiaTheme="minorEastAsia" w:hAnsiTheme="minorHAnsi" w:cstheme="minorBidi"/>
          <w:b w:val="0"/>
          <w:caps w:val="0"/>
          <w:sz w:val="22"/>
          <w:szCs w:val="22"/>
          <w:lang w:eastAsia="ja-JP"/>
        </w:rPr>
      </w:pPr>
      <w:r>
        <w:rPr>
          <w:b w:val="0"/>
          <w:caps w:val="0"/>
          <w:lang w:val="en-US"/>
        </w:rPr>
        <w:fldChar w:fldCharType="begin"/>
      </w:r>
      <w:r>
        <w:rPr>
          <w:b w:val="0"/>
          <w:caps w:val="0"/>
          <w:lang w:val="en-US"/>
        </w:rPr>
        <w:instrText xml:space="preserve"> TOC \o "1-3" \h \z \t "Title on TOC,9" </w:instrText>
      </w:r>
      <w:r>
        <w:rPr>
          <w:b w:val="0"/>
          <w:caps w:val="0"/>
          <w:lang w:val="en-US"/>
        </w:rPr>
        <w:fldChar w:fldCharType="separate"/>
      </w:r>
      <w:hyperlink w:anchor="_Toc88237825" w:history="1">
        <w:r w:rsidR="001B7C01" w:rsidRPr="007F113F">
          <w:rPr>
            <w:rStyle w:val="Hyperlink"/>
          </w:rPr>
          <w:t>1</w:t>
        </w:r>
        <w:r w:rsidR="001B7C01">
          <w:rPr>
            <w:rFonts w:asciiTheme="minorHAnsi" w:eastAsiaTheme="minorEastAsia" w:hAnsiTheme="minorHAnsi" w:cstheme="minorBidi"/>
            <w:b w:val="0"/>
            <w:caps w:val="0"/>
            <w:sz w:val="22"/>
            <w:szCs w:val="22"/>
            <w:lang w:eastAsia="ja-JP"/>
          </w:rPr>
          <w:tab/>
        </w:r>
        <w:r w:rsidR="001B7C01" w:rsidRPr="007F113F">
          <w:rPr>
            <w:rStyle w:val="Hyperlink"/>
          </w:rPr>
          <w:t>Objetivo e motivação do trabalho</w:t>
        </w:r>
        <w:r w:rsidR="001B7C01">
          <w:rPr>
            <w:webHidden/>
          </w:rPr>
          <w:tab/>
        </w:r>
        <w:r w:rsidR="001B7C01">
          <w:rPr>
            <w:webHidden/>
          </w:rPr>
          <w:fldChar w:fldCharType="begin"/>
        </w:r>
        <w:r w:rsidR="001B7C01">
          <w:rPr>
            <w:webHidden/>
          </w:rPr>
          <w:instrText xml:space="preserve"> PAGEREF _Toc88237825 \h </w:instrText>
        </w:r>
        <w:r w:rsidR="001B7C01">
          <w:rPr>
            <w:webHidden/>
          </w:rPr>
        </w:r>
        <w:r w:rsidR="001B7C01">
          <w:rPr>
            <w:webHidden/>
          </w:rPr>
          <w:fldChar w:fldCharType="separate"/>
        </w:r>
        <w:r w:rsidR="001B7C01">
          <w:rPr>
            <w:webHidden/>
          </w:rPr>
          <w:t>5</w:t>
        </w:r>
        <w:r w:rsidR="001B7C01">
          <w:rPr>
            <w:webHidden/>
          </w:rPr>
          <w:fldChar w:fldCharType="end"/>
        </w:r>
      </w:hyperlink>
    </w:p>
    <w:p w14:paraId="13A08F70" w14:textId="4A14F8D4" w:rsidR="001B7C01" w:rsidRDefault="001B7C01">
      <w:pPr>
        <w:pStyle w:val="TOC1"/>
        <w:rPr>
          <w:rFonts w:asciiTheme="minorHAnsi" w:eastAsiaTheme="minorEastAsia" w:hAnsiTheme="minorHAnsi" w:cstheme="minorBidi"/>
          <w:b w:val="0"/>
          <w:caps w:val="0"/>
          <w:sz w:val="22"/>
          <w:szCs w:val="22"/>
          <w:lang w:eastAsia="ja-JP"/>
        </w:rPr>
      </w:pPr>
      <w:hyperlink w:anchor="_Toc88237826" w:history="1">
        <w:r w:rsidRPr="007F113F">
          <w:rPr>
            <w:rStyle w:val="Hyperlink"/>
          </w:rPr>
          <w:t>2</w:t>
        </w:r>
        <w:r>
          <w:rPr>
            <w:rFonts w:asciiTheme="minorHAnsi" w:eastAsiaTheme="minorEastAsia" w:hAnsiTheme="minorHAnsi" w:cstheme="minorBidi"/>
            <w:b w:val="0"/>
            <w:caps w:val="0"/>
            <w:sz w:val="22"/>
            <w:szCs w:val="22"/>
            <w:lang w:eastAsia="ja-JP"/>
          </w:rPr>
          <w:tab/>
        </w:r>
        <w:r w:rsidRPr="007F113F">
          <w:rPr>
            <w:rStyle w:val="Hyperlink"/>
          </w:rPr>
          <w:t>Introdução</w:t>
        </w:r>
        <w:r>
          <w:rPr>
            <w:webHidden/>
          </w:rPr>
          <w:tab/>
        </w:r>
        <w:r>
          <w:rPr>
            <w:webHidden/>
          </w:rPr>
          <w:fldChar w:fldCharType="begin"/>
        </w:r>
        <w:r>
          <w:rPr>
            <w:webHidden/>
          </w:rPr>
          <w:instrText xml:space="preserve"> PAGEREF _Toc88237826 \h </w:instrText>
        </w:r>
        <w:r>
          <w:rPr>
            <w:webHidden/>
          </w:rPr>
        </w:r>
        <w:r>
          <w:rPr>
            <w:webHidden/>
          </w:rPr>
          <w:fldChar w:fldCharType="separate"/>
        </w:r>
        <w:r>
          <w:rPr>
            <w:webHidden/>
          </w:rPr>
          <w:t>7</w:t>
        </w:r>
        <w:r>
          <w:rPr>
            <w:webHidden/>
          </w:rPr>
          <w:fldChar w:fldCharType="end"/>
        </w:r>
      </w:hyperlink>
    </w:p>
    <w:p w14:paraId="11AB7C6E" w14:textId="7803D1E4" w:rsidR="001B7C01" w:rsidRDefault="001B7C01">
      <w:pPr>
        <w:pStyle w:val="TOC1"/>
        <w:rPr>
          <w:rFonts w:asciiTheme="minorHAnsi" w:eastAsiaTheme="minorEastAsia" w:hAnsiTheme="minorHAnsi" w:cstheme="minorBidi"/>
          <w:b w:val="0"/>
          <w:caps w:val="0"/>
          <w:sz w:val="22"/>
          <w:szCs w:val="22"/>
          <w:lang w:eastAsia="ja-JP"/>
        </w:rPr>
      </w:pPr>
      <w:hyperlink w:anchor="_Toc88237827" w:history="1">
        <w:r w:rsidRPr="007F113F">
          <w:rPr>
            <w:rStyle w:val="Hyperlink"/>
          </w:rPr>
          <w:t>3</w:t>
        </w:r>
        <w:r>
          <w:rPr>
            <w:rFonts w:asciiTheme="minorHAnsi" w:eastAsiaTheme="minorEastAsia" w:hAnsiTheme="minorHAnsi" w:cstheme="minorBidi"/>
            <w:b w:val="0"/>
            <w:caps w:val="0"/>
            <w:sz w:val="22"/>
            <w:szCs w:val="22"/>
            <w:lang w:eastAsia="ja-JP"/>
          </w:rPr>
          <w:tab/>
        </w:r>
        <w:r w:rsidRPr="007F113F">
          <w:rPr>
            <w:rStyle w:val="Hyperlink"/>
          </w:rPr>
          <w:t>Fundamentos das Tecnologias de Sistemas distribuídos</w:t>
        </w:r>
        <w:r>
          <w:rPr>
            <w:webHidden/>
          </w:rPr>
          <w:tab/>
        </w:r>
        <w:r>
          <w:rPr>
            <w:webHidden/>
          </w:rPr>
          <w:fldChar w:fldCharType="begin"/>
        </w:r>
        <w:r>
          <w:rPr>
            <w:webHidden/>
          </w:rPr>
          <w:instrText xml:space="preserve"> PAGEREF _Toc88237827 \h </w:instrText>
        </w:r>
        <w:r>
          <w:rPr>
            <w:webHidden/>
          </w:rPr>
        </w:r>
        <w:r>
          <w:rPr>
            <w:webHidden/>
          </w:rPr>
          <w:fldChar w:fldCharType="separate"/>
        </w:r>
        <w:r>
          <w:rPr>
            <w:webHidden/>
          </w:rPr>
          <w:t>9</w:t>
        </w:r>
        <w:r>
          <w:rPr>
            <w:webHidden/>
          </w:rPr>
          <w:fldChar w:fldCharType="end"/>
        </w:r>
      </w:hyperlink>
    </w:p>
    <w:p w14:paraId="7AD13909" w14:textId="0A916608" w:rsidR="001B7C01" w:rsidRDefault="001B7C01">
      <w:pPr>
        <w:pStyle w:val="TOC1"/>
        <w:rPr>
          <w:rFonts w:asciiTheme="minorHAnsi" w:eastAsiaTheme="minorEastAsia" w:hAnsiTheme="minorHAnsi" w:cstheme="minorBidi"/>
          <w:b w:val="0"/>
          <w:caps w:val="0"/>
          <w:sz w:val="22"/>
          <w:szCs w:val="22"/>
          <w:lang w:eastAsia="ja-JP"/>
        </w:rPr>
      </w:pPr>
      <w:hyperlink w:anchor="_Toc88237828" w:history="1">
        <w:r w:rsidRPr="007F113F">
          <w:rPr>
            <w:rStyle w:val="Hyperlink"/>
          </w:rPr>
          <w:t>4</w:t>
        </w:r>
        <w:r>
          <w:rPr>
            <w:rFonts w:asciiTheme="minorHAnsi" w:eastAsiaTheme="minorEastAsia" w:hAnsiTheme="minorHAnsi" w:cstheme="minorBidi"/>
            <w:b w:val="0"/>
            <w:caps w:val="0"/>
            <w:sz w:val="22"/>
            <w:szCs w:val="22"/>
            <w:lang w:eastAsia="ja-JP"/>
          </w:rPr>
          <w:tab/>
        </w:r>
        <w:r w:rsidRPr="007F113F">
          <w:rPr>
            <w:rStyle w:val="Hyperlink"/>
          </w:rPr>
          <w:t>Plano de desenvolvimento da aplicação</w:t>
        </w:r>
        <w:r>
          <w:rPr>
            <w:webHidden/>
          </w:rPr>
          <w:tab/>
        </w:r>
        <w:r>
          <w:rPr>
            <w:webHidden/>
          </w:rPr>
          <w:fldChar w:fldCharType="begin"/>
        </w:r>
        <w:r>
          <w:rPr>
            <w:webHidden/>
          </w:rPr>
          <w:instrText xml:space="preserve"> PAGEREF _Toc88237828 \h </w:instrText>
        </w:r>
        <w:r>
          <w:rPr>
            <w:webHidden/>
          </w:rPr>
        </w:r>
        <w:r>
          <w:rPr>
            <w:webHidden/>
          </w:rPr>
          <w:fldChar w:fldCharType="separate"/>
        </w:r>
        <w:r>
          <w:rPr>
            <w:webHidden/>
          </w:rPr>
          <w:t>11</w:t>
        </w:r>
        <w:r>
          <w:rPr>
            <w:webHidden/>
          </w:rPr>
          <w:fldChar w:fldCharType="end"/>
        </w:r>
      </w:hyperlink>
    </w:p>
    <w:p w14:paraId="47860D7F" w14:textId="466210D6" w:rsidR="001B7C01" w:rsidRDefault="001B7C01">
      <w:pPr>
        <w:pStyle w:val="TOC2"/>
        <w:rPr>
          <w:rFonts w:asciiTheme="minorHAnsi" w:eastAsiaTheme="minorEastAsia" w:hAnsiTheme="minorHAnsi" w:cstheme="minorBidi"/>
          <w:b w:val="0"/>
          <w:bCs w:val="0"/>
          <w:noProof/>
          <w:sz w:val="22"/>
          <w:szCs w:val="22"/>
          <w:lang w:eastAsia="ja-JP"/>
        </w:rPr>
      </w:pPr>
      <w:hyperlink w:anchor="_Toc88237829" w:history="1">
        <w:r w:rsidRPr="007F113F">
          <w:rPr>
            <w:rStyle w:val="Hyperlink"/>
            <w:noProof/>
          </w:rPr>
          <w:t>4.1</w:t>
        </w:r>
        <w:r>
          <w:rPr>
            <w:rFonts w:asciiTheme="minorHAnsi" w:eastAsiaTheme="minorEastAsia" w:hAnsiTheme="minorHAnsi" w:cstheme="minorBidi"/>
            <w:b w:val="0"/>
            <w:bCs w:val="0"/>
            <w:noProof/>
            <w:sz w:val="22"/>
            <w:szCs w:val="22"/>
            <w:lang w:eastAsia="ja-JP"/>
          </w:rPr>
          <w:tab/>
        </w:r>
        <w:r w:rsidRPr="007F113F">
          <w:rPr>
            <w:rStyle w:val="Hyperlink"/>
            <w:noProof/>
          </w:rPr>
          <w:t>Banco de Dados</w:t>
        </w:r>
        <w:r>
          <w:rPr>
            <w:noProof/>
            <w:webHidden/>
          </w:rPr>
          <w:tab/>
        </w:r>
        <w:r>
          <w:rPr>
            <w:noProof/>
            <w:webHidden/>
          </w:rPr>
          <w:fldChar w:fldCharType="begin"/>
        </w:r>
        <w:r>
          <w:rPr>
            <w:noProof/>
            <w:webHidden/>
          </w:rPr>
          <w:instrText xml:space="preserve"> PAGEREF _Toc88237829 \h </w:instrText>
        </w:r>
        <w:r>
          <w:rPr>
            <w:noProof/>
            <w:webHidden/>
          </w:rPr>
        </w:r>
        <w:r>
          <w:rPr>
            <w:noProof/>
            <w:webHidden/>
          </w:rPr>
          <w:fldChar w:fldCharType="separate"/>
        </w:r>
        <w:r>
          <w:rPr>
            <w:noProof/>
            <w:webHidden/>
          </w:rPr>
          <w:t>11</w:t>
        </w:r>
        <w:r>
          <w:rPr>
            <w:noProof/>
            <w:webHidden/>
          </w:rPr>
          <w:fldChar w:fldCharType="end"/>
        </w:r>
      </w:hyperlink>
    </w:p>
    <w:p w14:paraId="7CC0AB75" w14:textId="7F9EF4EB" w:rsidR="001B7C01" w:rsidRDefault="001B7C01">
      <w:pPr>
        <w:pStyle w:val="TOC2"/>
        <w:rPr>
          <w:rFonts w:asciiTheme="minorHAnsi" w:eastAsiaTheme="minorEastAsia" w:hAnsiTheme="minorHAnsi" w:cstheme="minorBidi"/>
          <w:b w:val="0"/>
          <w:bCs w:val="0"/>
          <w:noProof/>
          <w:sz w:val="22"/>
          <w:szCs w:val="22"/>
          <w:lang w:eastAsia="ja-JP"/>
        </w:rPr>
      </w:pPr>
      <w:hyperlink w:anchor="_Toc88237830" w:history="1">
        <w:r w:rsidRPr="007F113F">
          <w:rPr>
            <w:rStyle w:val="Hyperlink"/>
            <w:noProof/>
          </w:rPr>
          <w:t>4.2</w:t>
        </w:r>
        <w:r>
          <w:rPr>
            <w:rFonts w:asciiTheme="minorHAnsi" w:eastAsiaTheme="minorEastAsia" w:hAnsiTheme="minorHAnsi" w:cstheme="minorBidi"/>
            <w:b w:val="0"/>
            <w:bCs w:val="0"/>
            <w:noProof/>
            <w:sz w:val="22"/>
            <w:szCs w:val="22"/>
            <w:lang w:eastAsia="ja-JP"/>
          </w:rPr>
          <w:tab/>
        </w:r>
        <w:r w:rsidRPr="007F113F">
          <w:rPr>
            <w:rStyle w:val="Hyperlink"/>
            <w:noProof/>
          </w:rPr>
          <w:t>Sistema Distribuído – Back-end</w:t>
        </w:r>
        <w:r>
          <w:rPr>
            <w:noProof/>
            <w:webHidden/>
          </w:rPr>
          <w:tab/>
        </w:r>
        <w:r>
          <w:rPr>
            <w:noProof/>
            <w:webHidden/>
          </w:rPr>
          <w:fldChar w:fldCharType="begin"/>
        </w:r>
        <w:r>
          <w:rPr>
            <w:noProof/>
            <w:webHidden/>
          </w:rPr>
          <w:instrText xml:space="preserve"> PAGEREF _Toc88237830 \h </w:instrText>
        </w:r>
        <w:r>
          <w:rPr>
            <w:noProof/>
            <w:webHidden/>
          </w:rPr>
        </w:r>
        <w:r>
          <w:rPr>
            <w:noProof/>
            <w:webHidden/>
          </w:rPr>
          <w:fldChar w:fldCharType="separate"/>
        </w:r>
        <w:r>
          <w:rPr>
            <w:noProof/>
            <w:webHidden/>
          </w:rPr>
          <w:t>12</w:t>
        </w:r>
        <w:r>
          <w:rPr>
            <w:noProof/>
            <w:webHidden/>
          </w:rPr>
          <w:fldChar w:fldCharType="end"/>
        </w:r>
      </w:hyperlink>
    </w:p>
    <w:p w14:paraId="067E9E0B" w14:textId="50EB63E5" w:rsidR="001B7C01" w:rsidRDefault="001B7C01">
      <w:pPr>
        <w:pStyle w:val="TOC3"/>
        <w:rPr>
          <w:rFonts w:asciiTheme="minorHAnsi" w:eastAsiaTheme="minorEastAsia" w:hAnsiTheme="minorHAnsi" w:cstheme="minorBidi"/>
          <w:bCs w:val="0"/>
          <w:iCs w:val="0"/>
          <w:noProof/>
          <w:sz w:val="22"/>
          <w:szCs w:val="22"/>
          <w:lang w:eastAsia="ja-JP"/>
        </w:rPr>
      </w:pPr>
      <w:hyperlink w:anchor="_Toc88237831" w:history="1">
        <w:r w:rsidRPr="007F113F">
          <w:rPr>
            <w:rStyle w:val="Hyperlink"/>
            <w:noProof/>
          </w:rPr>
          <w:t>4.2.1</w:t>
        </w:r>
        <w:r>
          <w:rPr>
            <w:rFonts w:asciiTheme="minorHAnsi" w:eastAsiaTheme="minorEastAsia" w:hAnsiTheme="minorHAnsi" w:cstheme="minorBidi"/>
            <w:bCs w:val="0"/>
            <w:iCs w:val="0"/>
            <w:noProof/>
            <w:sz w:val="22"/>
            <w:szCs w:val="22"/>
            <w:lang w:eastAsia="ja-JP"/>
          </w:rPr>
          <w:tab/>
        </w:r>
        <w:r w:rsidRPr="007F113F">
          <w:rPr>
            <w:rStyle w:val="Hyperlink"/>
            <w:noProof/>
          </w:rPr>
          <w:t>Spring Boot</w:t>
        </w:r>
        <w:r>
          <w:rPr>
            <w:noProof/>
            <w:webHidden/>
          </w:rPr>
          <w:tab/>
        </w:r>
        <w:r>
          <w:rPr>
            <w:noProof/>
            <w:webHidden/>
          </w:rPr>
          <w:fldChar w:fldCharType="begin"/>
        </w:r>
        <w:r>
          <w:rPr>
            <w:noProof/>
            <w:webHidden/>
          </w:rPr>
          <w:instrText xml:space="preserve"> PAGEREF _Toc88237831 \h </w:instrText>
        </w:r>
        <w:r>
          <w:rPr>
            <w:noProof/>
            <w:webHidden/>
          </w:rPr>
        </w:r>
        <w:r>
          <w:rPr>
            <w:noProof/>
            <w:webHidden/>
          </w:rPr>
          <w:fldChar w:fldCharType="separate"/>
        </w:r>
        <w:r>
          <w:rPr>
            <w:noProof/>
            <w:webHidden/>
          </w:rPr>
          <w:t>12</w:t>
        </w:r>
        <w:r>
          <w:rPr>
            <w:noProof/>
            <w:webHidden/>
          </w:rPr>
          <w:fldChar w:fldCharType="end"/>
        </w:r>
      </w:hyperlink>
    </w:p>
    <w:p w14:paraId="4281CD42" w14:textId="7DA5473F" w:rsidR="001B7C01" w:rsidRDefault="001B7C01">
      <w:pPr>
        <w:pStyle w:val="TOC3"/>
        <w:rPr>
          <w:rFonts w:asciiTheme="minorHAnsi" w:eastAsiaTheme="minorEastAsia" w:hAnsiTheme="minorHAnsi" w:cstheme="minorBidi"/>
          <w:bCs w:val="0"/>
          <w:iCs w:val="0"/>
          <w:noProof/>
          <w:sz w:val="22"/>
          <w:szCs w:val="22"/>
          <w:lang w:eastAsia="ja-JP"/>
        </w:rPr>
      </w:pPr>
      <w:hyperlink w:anchor="_Toc88237832" w:history="1">
        <w:r w:rsidRPr="007F113F">
          <w:rPr>
            <w:rStyle w:val="Hyperlink"/>
            <w:noProof/>
          </w:rPr>
          <w:t>4.2.2</w:t>
        </w:r>
        <w:r>
          <w:rPr>
            <w:rFonts w:asciiTheme="minorHAnsi" w:eastAsiaTheme="minorEastAsia" w:hAnsiTheme="minorHAnsi" w:cstheme="minorBidi"/>
            <w:bCs w:val="0"/>
            <w:iCs w:val="0"/>
            <w:noProof/>
            <w:sz w:val="22"/>
            <w:szCs w:val="22"/>
            <w:lang w:eastAsia="ja-JP"/>
          </w:rPr>
          <w:tab/>
        </w:r>
        <w:r w:rsidRPr="007F113F">
          <w:rPr>
            <w:rStyle w:val="Hyperlink"/>
            <w:noProof/>
          </w:rPr>
          <w:t>Spring Framework</w:t>
        </w:r>
        <w:r>
          <w:rPr>
            <w:noProof/>
            <w:webHidden/>
          </w:rPr>
          <w:tab/>
        </w:r>
        <w:r>
          <w:rPr>
            <w:noProof/>
            <w:webHidden/>
          </w:rPr>
          <w:fldChar w:fldCharType="begin"/>
        </w:r>
        <w:r>
          <w:rPr>
            <w:noProof/>
            <w:webHidden/>
          </w:rPr>
          <w:instrText xml:space="preserve"> PAGEREF _Toc88237832 \h </w:instrText>
        </w:r>
        <w:r>
          <w:rPr>
            <w:noProof/>
            <w:webHidden/>
          </w:rPr>
        </w:r>
        <w:r>
          <w:rPr>
            <w:noProof/>
            <w:webHidden/>
          </w:rPr>
          <w:fldChar w:fldCharType="separate"/>
        </w:r>
        <w:r>
          <w:rPr>
            <w:noProof/>
            <w:webHidden/>
          </w:rPr>
          <w:t>12</w:t>
        </w:r>
        <w:r>
          <w:rPr>
            <w:noProof/>
            <w:webHidden/>
          </w:rPr>
          <w:fldChar w:fldCharType="end"/>
        </w:r>
      </w:hyperlink>
    </w:p>
    <w:p w14:paraId="08AC3ED6" w14:textId="1735CC77" w:rsidR="001B7C01" w:rsidRDefault="001B7C01">
      <w:pPr>
        <w:pStyle w:val="TOC3"/>
        <w:rPr>
          <w:rFonts w:asciiTheme="minorHAnsi" w:eastAsiaTheme="minorEastAsia" w:hAnsiTheme="minorHAnsi" w:cstheme="minorBidi"/>
          <w:bCs w:val="0"/>
          <w:iCs w:val="0"/>
          <w:noProof/>
          <w:sz w:val="22"/>
          <w:szCs w:val="22"/>
          <w:lang w:eastAsia="ja-JP"/>
        </w:rPr>
      </w:pPr>
      <w:hyperlink w:anchor="_Toc88237833" w:history="1">
        <w:r w:rsidRPr="007F113F">
          <w:rPr>
            <w:rStyle w:val="Hyperlink"/>
            <w:noProof/>
          </w:rPr>
          <w:t>4.2.3</w:t>
        </w:r>
        <w:r>
          <w:rPr>
            <w:rFonts w:asciiTheme="minorHAnsi" w:eastAsiaTheme="minorEastAsia" w:hAnsiTheme="minorHAnsi" w:cstheme="minorBidi"/>
            <w:bCs w:val="0"/>
            <w:iCs w:val="0"/>
            <w:noProof/>
            <w:sz w:val="22"/>
            <w:szCs w:val="22"/>
            <w:lang w:eastAsia="ja-JP"/>
          </w:rPr>
          <w:tab/>
        </w:r>
        <w:r w:rsidRPr="007F113F">
          <w:rPr>
            <w:rStyle w:val="Hyperlink"/>
            <w:noProof/>
          </w:rPr>
          <w:t>Spring Data JPA</w:t>
        </w:r>
        <w:r>
          <w:rPr>
            <w:noProof/>
            <w:webHidden/>
          </w:rPr>
          <w:tab/>
        </w:r>
        <w:r>
          <w:rPr>
            <w:noProof/>
            <w:webHidden/>
          </w:rPr>
          <w:fldChar w:fldCharType="begin"/>
        </w:r>
        <w:r>
          <w:rPr>
            <w:noProof/>
            <w:webHidden/>
          </w:rPr>
          <w:instrText xml:space="preserve"> PAGEREF _Toc88237833 \h </w:instrText>
        </w:r>
        <w:r>
          <w:rPr>
            <w:noProof/>
            <w:webHidden/>
          </w:rPr>
        </w:r>
        <w:r>
          <w:rPr>
            <w:noProof/>
            <w:webHidden/>
          </w:rPr>
          <w:fldChar w:fldCharType="separate"/>
        </w:r>
        <w:r>
          <w:rPr>
            <w:noProof/>
            <w:webHidden/>
          </w:rPr>
          <w:t>13</w:t>
        </w:r>
        <w:r>
          <w:rPr>
            <w:noProof/>
            <w:webHidden/>
          </w:rPr>
          <w:fldChar w:fldCharType="end"/>
        </w:r>
      </w:hyperlink>
    </w:p>
    <w:p w14:paraId="52F353C2" w14:textId="3CA98ABF" w:rsidR="001B7C01" w:rsidRDefault="001B7C01">
      <w:pPr>
        <w:pStyle w:val="TOC3"/>
        <w:rPr>
          <w:rFonts w:asciiTheme="minorHAnsi" w:eastAsiaTheme="minorEastAsia" w:hAnsiTheme="minorHAnsi" w:cstheme="minorBidi"/>
          <w:bCs w:val="0"/>
          <w:iCs w:val="0"/>
          <w:noProof/>
          <w:sz w:val="22"/>
          <w:szCs w:val="22"/>
          <w:lang w:eastAsia="ja-JP"/>
        </w:rPr>
      </w:pPr>
      <w:hyperlink w:anchor="_Toc88237834" w:history="1">
        <w:r w:rsidRPr="007F113F">
          <w:rPr>
            <w:rStyle w:val="Hyperlink"/>
            <w:noProof/>
          </w:rPr>
          <w:t>4.2.4</w:t>
        </w:r>
        <w:r>
          <w:rPr>
            <w:rFonts w:asciiTheme="minorHAnsi" w:eastAsiaTheme="minorEastAsia" w:hAnsiTheme="minorHAnsi" w:cstheme="minorBidi"/>
            <w:bCs w:val="0"/>
            <w:iCs w:val="0"/>
            <w:noProof/>
            <w:sz w:val="22"/>
            <w:szCs w:val="22"/>
            <w:lang w:eastAsia="ja-JP"/>
          </w:rPr>
          <w:tab/>
        </w:r>
        <w:r w:rsidRPr="007F113F">
          <w:rPr>
            <w:rStyle w:val="Hyperlink"/>
            <w:noProof/>
          </w:rPr>
          <w:t>H2 Database</w:t>
        </w:r>
        <w:r>
          <w:rPr>
            <w:noProof/>
            <w:webHidden/>
          </w:rPr>
          <w:tab/>
        </w:r>
        <w:r>
          <w:rPr>
            <w:noProof/>
            <w:webHidden/>
          </w:rPr>
          <w:fldChar w:fldCharType="begin"/>
        </w:r>
        <w:r>
          <w:rPr>
            <w:noProof/>
            <w:webHidden/>
          </w:rPr>
          <w:instrText xml:space="preserve"> PAGEREF _Toc88237834 \h </w:instrText>
        </w:r>
        <w:r>
          <w:rPr>
            <w:noProof/>
            <w:webHidden/>
          </w:rPr>
        </w:r>
        <w:r>
          <w:rPr>
            <w:noProof/>
            <w:webHidden/>
          </w:rPr>
          <w:fldChar w:fldCharType="separate"/>
        </w:r>
        <w:r>
          <w:rPr>
            <w:noProof/>
            <w:webHidden/>
          </w:rPr>
          <w:t>13</w:t>
        </w:r>
        <w:r>
          <w:rPr>
            <w:noProof/>
            <w:webHidden/>
          </w:rPr>
          <w:fldChar w:fldCharType="end"/>
        </w:r>
      </w:hyperlink>
    </w:p>
    <w:p w14:paraId="5BE12645" w14:textId="30A7B531" w:rsidR="001B7C01" w:rsidRDefault="001B7C01">
      <w:pPr>
        <w:pStyle w:val="TOC3"/>
        <w:rPr>
          <w:rFonts w:asciiTheme="minorHAnsi" w:eastAsiaTheme="minorEastAsia" w:hAnsiTheme="minorHAnsi" w:cstheme="minorBidi"/>
          <w:bCs w:val="0"/>
          <w:iCs w:val="0"/>
          <w:noProof/>
          <w:sz w:val="22"/>
          <w:szCs w:val="22"/>
          <w:lang w:eastAsia="ja-JP"/>
        </w:rPr>
      </w:pPr>
      <w:hyperlink w:anchor="_Toc88237835" w:history="1">
        <w:r w:rsidRPr="007F113F">
          <w:rPr>
            <w:rStyle w:val="Hyperlink"/>
            <w:noProof/>
          </w:rPr>
          <w:t>4.2.5</w:t>
        </w:r>
        <w:r>
          <w:rPr>
            <w:rFonts w:asciiTheme="minorHAnsi" w:eastAsiaTheme="minorEastAsia" w:hAnsiTheme="minorHAnsi" w:cstheme="minorBidi"/>
            <w:bCs w:val="0"/>
            <w:iCs w:val="0"/>
            <w:noProof/>
            <w:sz w:val="22"/>
            <w:szCs w:val="22"/>
            <w:lang w:eastAsia="ja-JP"/>
          </w:rPr>
          <w:tab/>
        </w:r>
        <w:r w:rsidRPr="007F113F">
          <w:rPr>
            <w:rStyle w:val="Hyperlink"/>
            <w:noProof/>
          </w:rPr>
          <w:t>Spring Security</w:t>
        </w:r>
        <w:r>
          <w:rPr>
            <w:noProof/>
            <w:webHidden/>
          </w:rPr>
          <w:tab/>
        </w:r>
        <w:r>
          <w:rPr>
            <w:noProof/>
            <w:webHidden/>
          </w:rPr>
          <w:fldChar w:fldCharType="begin"/>
        </w:r>
        <w:r>
          <w:rPr>
            <w:noProof/>
            <w:webHidden/>
          </w:rPr>
          <w:instrText xml:space="preserve"> PAGEREF _Toc88237835 \h </w:instrText>
        </w:r>
        <w:r>
          <w:rPr>
            <w:noProof/>
            <w:webHidden/>
          </w:rPr>
        </w:r>
        <w:r>
          <w:rPr>
            <w:noProof/>
            <w:webHidden/>
          </w:rPr>
          <w:fldChar w:fldCharType="separate"/>
        </w:r>
        <w:r>
          <w:rPr>
            <w:noProof/>
            <w:webHidden/>
          </w:rPr>
          <w:t>14</w:t>
        </w:r>
        <w:r>
          <w:rPr>
            <w:noProof/>
            <w:webHidden/>
          </w:rPr>
          <w:fldChar w:fldCharType="end"/>
        </w:r>
      </w:hyperlink>
    </w:p>
    <w:p w14:paraId="67861B60" w14:textId="76274178" w:rsidR="001B7C01" w:rsidRDefault="001B7C01">
      <w:pPr>
        <w:pStyle w:val="TOC3"/>
        <w:rPr>
          <w:rFonts w:asciiTheme="minorHAnsi" w:eastAsiaTheme="minorEastAsia" w:hAnsiTheme="minorHAnsi" w:cstheme="minorBidi"/>
          <w:bCs w:val="0"/>
          <w:iCs w:val="0"/>
          <w:noProof/>
          <w:sz w:val="22"/>
          <w:szCs w:val="22"/>
          <w:lang w:eastAsia="ja-JP"/>
        </w:rPr>
      </w:pPr>
      <w:hyperlink w:anchor="_Toc88237836" w:history="1">
        <w:r w:rsidRPr="007F113F">
          <w:rPr>
            <w:rStyle w:val="Hyperlink"/>
            <w:noProof/>
          </w:rPr>
          <w:t>4.2.6</w:t>
        </w:r>
        <w:r>
          <w:rPr>
            <w:rFonts w:asciiTheme="minorHAnsi" w:eastAsiaTheme="minorEastAsia" w:hAnsiTheme="minorHAnsi" w:cstheme="minorBidi"/>
            <w:bCs w:val="0"/>
            <w:iCs w:val="0"/>
            <w:noProof/>
            <w:sz w:val="22"/>
            <w:szCs w:val="22"/>
            <w:lang w:eastAsia="ja-JP"/>
          </w:rPr>
          <w:tab/>
        </w:r>
        <w:r w:rsidRPr="007F113F">
          <w:rPr>
            <w:rStyle w:val="Hyperlink"/>
            <w:noProof/>
          </w:rPr>
          <w:t>Spring Web</w:t>
        </w:r>
        <w:r>
          <w:rPr>
            <w:noProof/>
            <w:webHidden/>
          </w:rPr>
          <w:tab/>
        </w:r>
        <w:r>
          <w:rPr>
            <w:noProof/>
            <w:webHidden/>
          </w:rPr>
          <w:fldChar w:fldCharType="begin"/>
        </w:r>
        <w:r>
          <w:rPr>
            <w:noProof/>
            <w:webHidden/>
          </w:rPr>
          <w:instrText xml:space="preserve"> PAGEREF _Toc88237836 \h </w:instrText>
        </w:r>
        <w:r>
          <w:rPr>
            <w:noProof/>
            <w:webHidden/>
          </w:rPr>
        </w:r>
        <w:r>
          <w:rPr>
            <w:noProof/>
            <w:webHidden/>
          </w:rPr>
          <w:fldChar w:fldCharType="separate"/>
        </w:r>
        <w:r>
          <w:rPr>
            <w:noProof/>
            <w:webHidden/>
          </w:rPr>
          <w:t>14</w:t>
        </w:r>
        <w:r>
          <w:rPr>
            <w:noProof/>
            <w:webHidden/>
          </w:rPr>
          <w:fldChar w:fldCharType="end"/>
        </w:r>
      </w:hyperlink>
    </w:p>
    <w:p w14:paraId="1ED52AD0" w14:textId="151BF750" w:rsidR="001B7C01" w:rsidRDefault="001B7C01">
      <w:pPr>
        <w:pStyle w:val="TOC3"/>
        <w:rPr>
          <w:rFonts w:asciiTheme="minorHAnsi" w:eastAsiaTheme="minorEastAsia" w:hAnsiTheme="minorHAnsi" w:cstheme="minorBidi"/>
          <w:bCs w:val="0"/>
          <w:iCs w:val="0"/>
          <w:noProof/>
          <w:sz w:val="22"/>
          <w:szCs w:val="22"/>
          <w:lang w:eastAsia="ja-JP"/>
        </w:rPr>
      </w:pPr>
      <w:hyperlink w:anchor="_Toc88237837" w:history="1">
        <w:r w:rsidRPr="007F113F">
          <w:rPr>
            <w:rStyle w:val="Hyperlink"/>
            <w:noProof/>
          </w:rPr>
          <w:t>4.2.7</w:t>
        </w:r>
        <w:r>
          <w:rPr>
            <w:rFonts w:asciiTheme="minorHAnsi" w:eastAsiaTheme="minorEastAsia" w:hAnsiTheme="minorHAnsi" w:cstheme="minorBidi"/>
            <w:bCs w:val="0"/>
            <w:iCs w:val="0"/>
            <w:noProof/>
            <w:sz w:val="22"/>
            <w:szCs w:val="22"/>
            <w:lang w:eastAsia="ja-JP"/>
          </w:rPr>
          <w:tab/>
        </w:r>
        <w:r w:rsidRPr="007F113F">
          <w:rPr>
            <w:rStyle w:val="Hyperlink"/>
            <w:noProof/>
          </w:rPr>
          <w:t>JJWT, Validation API, Lombok</w:t>
        </w:r>
        <w:r>
          <w:rPr>
            <w:noProof/>
            <w:webHidden/>
          </w:rPr>
          <w:tab/>
        </w:r>
        <w:r>
          <w:rPr>
            <w:noProof/>
            <w:webHidden/>
          </w:rPr>
          <w:fldChar w:fldCharType="begin"/>
        </w:r>
        <w:r>
          <w:rPr>
            <w:noProof/>
            <w:webHidden/>
          </w:rPr>
          <w:instrText xml:space="preserve"> PAGEREF _Toc88237837 \h </w:instrText>
        </w:r>
        <w:r>
          <w:rPr>
            <w:noProof/>
            <w:webHidden/>
          </w:rPr>
        </w:r>
        <w:r>
          <w:rPr>
            <w:noProof/>
            <w:webHidden/>
          </w:rPr>
          <w:fldChar w:fldCharType="separate"/>
        </w:r>
        <w:r>
          <w:rPr>
            <w:noProof/>
            <w:webHidden/>
          </w:rPr>
          <w:t>15</w:t>
        </w:r>
        <w:r>
          <w:rPr>
            <w:noProof/>
            <w:webHidden/>
          </w:rPr>
          <w:fldChar w:fldCharType="end"/>
        </w:r>
      </w:hyperlink>
    </w:p>
    <w:p w14:paraId="72D8277B" w14:textId="46B6DD57" w:rsidR="001B7C01" w:rsidRDefault="001B7C01">
      <w:pPr>
        <w:pStyle w:val="TOC3"/>
        <w:rPr>
          <w:rFonts w:asciiTheme="minorHAnsi" w:eastAsiaTheme="minorEastAsia" w:hAnsiTheme="minorHAnsi" w:cstheme="minorBidi"/>
          <w:bCs w:val="0"/>
          <w:iCs w:val="0"/>
          <w:noProof/>
          <w:sz w:val="22"/>
          <w:szCs w:val="22"/>
          <w:lang w:eastAsia="ja-JP"/>
        </w:rPr>
      </w:pPr>
      <w:hyperlink w:anchor="_Toc88237838" w:history="1">
        <w:r w:rsidRPr="007F113F">
          <w:rPr>
            <w:rStyle w:val="Hyperlink"/>
            <w:noProof/>
          </w:rPr>
          <w:t>4.2.8</w:t>
        </w:r>
        <w:r>
          <w:rPr>
            <w:rFonts w:asciiTheme="minorHAnsi" w:eastAsiaTheme="minorEastAsia" w:hAnsiTheme="minorHAnsi" w:cstheme="minorBidi"/>
            <w:bCs w:val="0"/>
            <w:iCs w:val="0"/>
            <w:noProof/>
            <w:sz w:val="22"/>
            <w:szCs w:val="22"/>
            <w:lang w:eastAsia="ja-JP"/>
          </w:rPr>
          <w:tab/>
        </w:r>
        <w:r w:rsidRPr="007F113F">
          <w:rPr>
            <w:rStyle w:val="Hyperlink"/>
            <w:noProof/>
          </w:rPr>
          <w:t>Maven</w:t>
        </w:r>
        <w:r>
          <w:rPr>
            <w:noProof/>
            <w:webHidden/>
          </w:rPr>
          <w:tab/>
        </w:r>
        <w:r>
          <w:rPr>
            <w:noProof/>
            <w:webHidden/>
          </w:rPr>
          <w:fldChar w:fldCharType="begin"/>
        </w:r>
        <w:r>
          <w:rPr>
            <w:noProof/>
            <w:webHidden/>
          </w:rPr>
          <w:instrText xml:space="preserve"> PAGEREF _Toc88237838 \h </w:instrText>
        </w:r>
        <w:r>
          <w:rPr>
            <w:noProof/>
            <w:webHidden/>
          </w:rPr>
        </w:r>
        <w:r>
          <w:rPr>
            <w:noProof/>
            <w:webHidden/>
          </w:rPr>
          <w:fldChar w:fldCharType="separate"/>
        </w:r>
        <w:r>
          <w:rPr>
            <w:noProof/>
            <w:webHidden/>
          </w:rPr>
          <w:t>15</w:t>
        </w:r>
        <w:r>
          <w:rPr>
            <w:noProof/>
            <w:webHidden/>
          </w:rPr>
          <w:fldChar w:fldCharType="end"/>
        </w:r>
      </w:hyperlink>
    </w:p>
    <w:p w14:paraId="696F832E" w14:textId="02815121" w:rsidR="001B7C01" w:rsidRDefault="001B7C01">
      <w:pPr>
        <w:pStyle w:val="TOC2"/>
        <w:rPr>
          <w:rFonts w:asciiTheme="minorHAnsi" w:eastAsiaTheme="minorEastAsia" w:hAnsiTheme="minorHAnsi" w:cstheme="minorBidi"/>
          <w:b w:val="0"/>
          <w:bCs w:val="0"/>
          <w:noProof/>
          <w:sz w:val="22"/>
          <w:szCs w:val="22"/>
          <w:lang w:eastAsia="ja-JP"/>
        </w:rPr>
      </w:pPr>
      <w:hyperlink w:anchor="_Toc88237839" w:history="1">
        <w:r w:rsidRPr="007F113F">
          <w:rPr>
            <w:rStyle w:val="Hyperlink"/>
            <w:noProof/>
          </w:rPr>
          <w:t>4.3</w:t>
        </w:r>
        <w:r>
          <w:rPr>
            <w:rFonts w:asciiTheme="minorHAnsi" w:eastAsiaTheme="minorEastAsia" w:hAnsiTheme="minorHAnsi" w:cstheme="minorBidi"/>
            <w:b w:val="0"/>
            <w:bCs w:val="0"/>
            <w:noProof/>
            <w:sz w:val="22"/>
            <w:szCs w:val="22"/>
            <w:lang w:eastAsia="ja-JP"/>
          </w:rPr>
          <w:tab/>
        </w:r>
        <w:r w:rsidRPr="007F113F">
          <w:rPr>
            <w:rStyle w:val="Hyperlink"/>
            <w:noProof/>
          </w:rPr>
          <w:t>Sistema Distribuído – Front-end</w:t>
        </w:r>
        <w:r>
          <w:rPr>
            <w:noProof/>
            <w:webHidden/>
          </w:rPr>
          <w:tab/>
        </w:r>
        <w:r>
          <w:rPr>
            <w:noProof/>
            <w:webHidden/>
          </w:rPr>
          <w:fldChar w:fldCharType="begin"/>
        </w:r>
        <w:r>
          <w:rPr>
            <w:noProof/>
            <w:webHidden/>
          </w:rPr>
          <w:instrText xml:space="preserve"> PAGEREF _Toc88237839 \h </w:instrText>
        </w:r>
        <w:r>
          <w:rPr>
            <w:noProof/>
            <w:webHidden/>
          </w:rPr>
        </w:r>
        <w:r>
          <w:rPr>
            <w:noProof/>
            <w:webHidden/>
          </w:rPr>
          <w:fldChar w:fldCharType="separate"/>
        </w:r>
        <w:r>
          <w:rPr>
            <w:noProof/>
            <w:webHidden/>
          </w:rPr>
          <w:t>15</w:t>
        </w:r>
        <w:r>
          <w:rPr>
            <w:noProof/>
            <w:webHidden/>
          </w:rPr>
          <w:fldChar w:fldCharType="end"/>
        </w:r>
      </w:hyperlink>
    </w:p>
    <w:p w14:paraId="76087252" w14:textId="0BFB3417" w:rsidR="001B7C01" w:rsidRDefault="001B7C01">
      <w:pPr>
        <w:pStyle w:val="TOC3"/>
        <w:rPr>
          <w:rFonts w:asciiTheme="minorHAnsi" w:eastAsiaTheme="minorEastAsia" w:hAnsiTheme="minorHAnsi" w:cstheme="minorBidi"/>
          <w:bCs w:val="0"/>
          <w:iCs w:val="0"/>
          <w:noProof/>
          <w:sz w:val="22"/>
          <w:szCs w:val="22"/>
          <w:lang w:eastAsia="ja-JP"/>
        </w:rPr>
      </w:pPr>
      <w:hyperlink w:anchor="_Toc88237840" w:history="1">
        <w:r w:rsidRPr="007F113F">
          <w:rPr>
            <w:rStyle w:val="Hyperlink"/>
            <w:noProof/>
          </w:rPr>
          <w:t>4.3.1</w:t>
        </w:r>
        <w:r>
          <w:rPr>
            <w:rFonts w:asciiTheme="minorHAnsi" w:eastAsiaTheme="minorEastAsia" w:hAnsiTheme="minorHAnsi" w:cstheme="minorBidi"/>
            <w:bCs w:val="0"/>
            <w:iCs w:val="0"/>
            <w:noProof/>
            <w:sz w:val="22"/>
            <w:szCs w:val="22"/>
            <w:lang w:eastAsia="ja-JP"/>
          </w:rPr>
          <w:tab/>
        </w:r>
        <w:r w:rsidRPr="007F113F">
          <w:rPr>
            <w:rStyle w:val="Hyperlink"/>
            <w:noProof/>
          </w:rPr>
          <w:t>HTML, CSS e JavaScript</w:t>
        </w:r>
        <w:r>
          <w:rPr>
            <w:noProof/>
            <w:webHidden/>
          </w:rPr>
          <w:tab/>
        </w:r>
        <w:r>
          <w:rPr>
            <w:noProof/>
            <w:webHidden/>
          </w:rPr>
          <w:fldChar w:fldCharType="begin"/>
        </w:r>
        <w:r>
          <w:rPr>
            <w:noProof/>
            <w:webHidden/>
          </w:rPr>
          <w:instrText xml:space="preserve"> PAGEREF _Toc88237840 \h </w:instrText>
        </w:r>
        <w:r>
          <w:rPr>
            <w:noProof/>
            <w:webHidden/>
          </w:rPr>
        </w:r>
        <w:r>
          <w:rPr>
            <w:noProof/>
            <w:webHidden/>
          </w:rPr>
          <w:fldChar w:fldCharType="separate"/>
        </w:r>
        <w:r>
          <w:rPr>
            <w:noProof/>
            <w:webHidden/>
          </w:rPr>
          <w:t>15</w:t>
        </w:r>
        <w:r>
          <w:rPr>
            <w:noProof/>
            <w:webHidden/>
          </w:rPr>
          <w:fldChar w:fldCharType="end"/>
        </w:r>
      </w:hyperlink>
    </w:p>
    <w:p w14:paraId="3D16A23C" w14:textId="6FF29558" w:rsidR="001B7C01" w:rsidRDefault="001B7C01">
      <w:pPr>
        <w:pStyle w:val="TOC3"/>
        <w:rPr>
          <w:rFonts w:asciiTheme="minorHAnsi" w:eastAsiaTheme="minorEastAsia" w:hAnsiTheme="minorHAnsi" w:cstheme="minorBidi"/>
          <w:bCs w:val="0"/>
          <w:iCs w:val="0"/>
          <w:noProof/>
          <w:sz w:val="22"/>
          <w:szCs w:val="22"/>
          <w:lang w:eastAsia="ja-JP"/>
        </w:rPr>
      </w:pPr>
      <w:hyperlink w:anchor="_Toc88237841" w:history="1">
        <w:r w:rsidRPr="007F113F">
          <w:rPr>
            <w:rStyle w:val="Hyperlink"/>
            <w:noProof/>
          </w:rPr>
          <w:t>4.3.2</w:t>
        </w:r>
        <w:r>
          <w:rPr>
            <w:rFonts w:asciiTheme="minorHAnsi" w:eastAsiaTheme="minorEastAsia" w:hAnsiTheme="minorHAnsi" w:cstheme="minorBidi"/>
            <w:bCs w:val="0"/>
            <w:iCs w:val="0"/>
            <w:noProof/>
            <w:sz w:val="22"/>
            <w:szCs w:val="22"/>
            <w:lang w:eastAsia="ja-JP"/>
          </w:rPr>
          <w:tab/>
        </w:r>
        <w:r w:rsidRPr="007F113F">
          <w:rPr>
            <w:rStyle w:val="Hyperlink"/>
            <w:noProof/>
          </w:rPr>
          <w:t>NPM</w:t>
        </w:r>
        <w:r>
          <w:rPr>
            <w:noProof/>
            <w:webHidden/>
          </w:rPr>
          <w:tab/>
        </w:r>
        <w:r>
          <w:rPr>
            <w:noProof/>
            <w:webHidden/>
          </w:rPr>
          <w:fldChar w:fldCharType="begin"/>
        </w:r>
        <w:r>
          <w:rPr>
            <w:noProof/>
            <w:webHidden/>
          </w:rPr>
          <w:instrText xml:space="preserve"> PAGEREF _Toc88237841 \h </w:instrText>
        </w:r>
        <w:r>
          <w:rPr>
            <w:noProof/>
            <w:webHidden/>
          </w:rPr>
        </w:r>
        <w:r>
          <w:rPr>
            <w:noProof/>
            <w:webHidden/>
          </w:rPr>
          <w:fldChar w:fldCharType="separate"/>
        </w:r>
        <w:r>
          <w:rPr>
            <w:noProof/>
            <w:webHidden/>
          </w:rPr>
          <w:t>15</w:t>
        </w:r>
        <w:r>
          <w:rPr>
            <w:noProof/>
            <w:webHidden/>
          </w:rPr>
          <w:fldChar w:fldCharType="end"/>
        </w:r>
      </w:hyperlink>
    </w:p>
    <w:p w14:paraId="285AA7BF" w14:textId="3DD5202E" w:rsidR="001B7C01" w:rsidRDefault="001B7C01">
      <w:pPr>
        <w:pStyle w:val="TOC3"/>
        <w:rPr>
          <w:rFonts w:asciiTheme="minorHAnsi" w:eastAsiaTheme="minorEastAsia" w:hAnsiTheme="minorHAnsi" w:cstheme="minorBidi"/>
          <w:bCs w:val="0"/>
          <w:iCs w:val="0"/>
          <w:noProof/>
          <w:sz w:val="22"/>
          <w:szCs w:val="22"/>
          <w:lang w:eastAsia="ja-JP"/>
        </w:rPr>
      </w:pPr>
      <w:hyperlink w:anchor="_Toc88237842" w:history="1">
        <w:r w:rsidRPr="007F113F">
          <w:rPr>
            <w:rStyle w:val="Hyperlink"/>
            <w:noProof/>
          </w:rPr>
          <w:t>4.3.3</w:t>
        </w:r>
        <w:r>
          <w:rPr>
            <w:rFonts w:asciiTheme="minorHAnsi" w:eastAsiaTheme="minorEastAsia" w:hAnsiTheme="minorHAnsi" w:cstheme="minorBidi"/>
            <w:bCs w:val="0"/>
            <w:iCs w:val="0"/>
            <w:noProof/>
            <w:sz w:val="22"/>
            <w:szCs w:val="22"/>
            <w:lang w:eastAsia="ja-JP"/>
          </w:rPr>
          <w:tab/>
        </w:r>
        <w:r w:rsidRPr="007F113F">
          <w:rPr>
            <w:rStyle w:val="Hyperlink"/>
            <w:noProof/>
          </w:rPr>
          <w:t>Node.js</w:t>
        </w:r>
        <w:r>
          <w:rPr>
            <w:noProof/>
            <w:webHidden/>
          </w:rPr>
          <w:tab/>
        </w:r>
        <w:r>
          <w:rPr>
            <w:noProof/>
            <w:webHidden/>
          </w:rPr>
          <w:fldChar w:fldCharType="begin"/>
        </w:r>
        <w:r>
          <w:rPr>
            <w:noProof/>
            <w:webHidden/>
          </w:rPr>
          <w:instrText xml:space="preserve"> PAGEREF _Toc88237842 \h </w:instrText>
        </w:r>
        <w:r>
          <w:rPr>
            <w:noProof/>
            <w:webHidden/>
          </w:rPr>
        </w:r>
        <w:r>
          <w:rPr>
            <w:noProof/>
            <w:webHidden/>
          </w:rPr>
          <w:fldChar w:fldCharType="separate"/>
        </w:r>
        <w:r>
          <w:rPr>
            <w:noProof/>
            <w:webHidden/>
          </w:rPr>
          <w:t>16</w:t>
        </w:r>
        <w:r>
          <w:rPr>
            <w:noProof/>
            <w:webHidden/>
          </w:rPr>
          <w:fldChar w:fldCharType="end"/>
        </w:r>
      </w:hyperlink>
    </w:p>
    <w:p w14:paraId="38E21CF5" w14:textId="64181215" w:rsidR="001B7C01" w:rsidRDefault="001B7C01">
      <w:pPr>
        <w:pStyle w:val="TOC3"/>
        <w:rPr>
          <w:rFonts w:asciiTheme="minorHAnsi" w:eastAsiaTheme="minorEastAsia" w:hAnsiTheme="minorHAnsi" w:cstheme="minorBidi"/>
          <w:bCs w:val="0"/>
          <w:iCs w:val="0"/>
          <w:noProof/>
          <w:sz w:val="22"/>
          <w:szCs w:val="22"/>
          <w:lang w:eastAsia="ja-JP"/>
        </w:rPr>
      </w:pPr>
      <w:hyperlink w:anchor="_Toc88237843" w:history="1">
        <w:r w:rsidRPr="007F113F">
          <w:rPr>
            <w:rStyle w:val="Hyperlink"/>
            <w:noProof/>
          </w:rPr>
          <w:t>4.3.4</w:t>
        </w:r>
        <w:r>
          <w:rPr>
            <w:rFonts w:asciiTheme="minorHAnsi" w:eastAsiaTheme="minorEastAsia" w:hAnsiTheme="minorHAnsi" w:cstheme="minorBidi"/>
            <w:bCs w:val="0"/>
            <w:iCs w:val="0"/>
            <w:noProof/>
            <w:sz w:val="22"/>
            <w:szCs w:val="22"/>
            <w:lang w:eastAsia="ja-JP"/>
          </w:rPr>
          <w:tab/>
        </w:r>
        <w:r w:rsidRPr="007F113F">
          <w:rPr>
            <w:rStyle w:val="Hyperlink"/>
            <w:noProof/>
          </w:rPr>
          <w:t>React</w:t>
        </w:r>
        <w:r>
          <w:rPr>
            <w:noProof/>
            <w:webHidden/>
          </w:rPr>
          <w:tab/>
        </w:r>
        <w:r>
          <w:rPr>
            <w:noProof/>
            <w:webHidden/>
          </w:rPr>
          <w:fldChar w:fldCharType="begin"/>
        </w:r>
        <w:r>
          <w:rPr>
            <w:noProof/>
            <w:webHidden/>
          </w:rPr>
          <w:instrText xml:space="preserve"> PAGEREF _Toc88237843 \h </w:instrText>
        </w:r>
        <w:r>
          <w:rPr>
            <w:noProof/>
            <w:webHidden/>
          </w:rPr>
        </w:r>
        <w:r>
          <w:rPr>
            <w:noProof/>
            <w:webHidden/>
          </w:rPr>
          <w:fldChar w:fldCharType="separate"/>
        </w:r>
        <w:r>
          <w:rPr>
            <w:noProof/>
            <w:webHidden/>
          </w:rPr>
          <w:t>16</w:t>
        </w:r>
        <w:r>
          <w:rPr>
            <w:noProof/>
            <w:webHidden/>
          </w:rPr>
          <w:fldChar w:fldCharType="end"/>
        </w:r>
      </w:hyperlink>
    </w:p>
    <w:p w14:paraId="557DC349" w14:textId="2A1037DD" w:rsidR="001B7C01" w:rsidRDefault="001B7C01">
      <w:pPr>
        <w:pStyle w:val="TOC3"/>
        <w:rPr>
          <w:rFonts w:asciiTheme="minorHAnsi" w:eastAsiaTheme="minorEastAsia" w:hAnsiTheme="minorHAnsi" w:cstheme="minorBidi"/>
          <w:bCs w:val="0"/>
          <w:iCs w:val="0"/>
          <w:noProof/>
          <w:sz w:val="22"/>
          <w:szCs w:val="22"/>
          <w:lang w:eastAsia="ja-JP"/>
        </w:rPr>
      </w:pPr>
      <w:hyperlink w:anchor="_Toc88237844" w:history="1">
        <w:r w:rsidRPr="007F113F">
          <w:rPr>
            <w:rStyle w:val="Hyperlink"/>
            <w:noProof/>
          </w:rPr>
          <w:t>4.3.5</w:t>
        </w:r>
        <w:r>
          <w:rPr>
            <w:rFonts w:asciiTheme="minorHAnsi" w:eastAsiaTheme="minorEastAsia" w:hAnsiTheme="minorHAnsi" w:cstheme="minorBidi"/>
            <w:bCs w:val="0"/>
            <w:iCs w:val="0"/>
            <w:noProof/>
            <w:sz w:val="22"/>
            <w:szCs w:val="22"/>
            <w:lang w:eastAsia="ja-JP"/>
          </w:rPr>
          <w:tab/>
        </w:r>
        <w:r w:rsidRPr="007F113F">
          <w:rPr>
            <w:rStyle w:val="Hyperlink"/>
            <w:noProof/>
          </w:rPr>
          <w:t>Create React App</w:t>
        </w:r>
        <w:r>
          <w:rPr>
            <w:noProof/>
            <w:webHidden/>
          </w:rPr>
          <w:tab/>
        </w:r>
        <w:r>
          <w:rPr>
            <w:noProof/>
            <w:webHidden/>
          </w:rPr>
          <w:fldChar w:fldCharType="begin"/>
        </w:r>
        <w:r>
          <w:rPr>
            <w:noProof/>
            <w:webHidden/>
          </w:rPr>
          <w:instrText xml:space="preserve"> PAGEREF _Toc88237844 \h </w:instrText>
        </w:r>
        <w:r>
          <w:rPr>
            <w:noProof/>
            <w:webHidden/>
          </w:rPr>
        </w:r>
        <w:r>
          <w:rPr>
            <w:noProof/>
            <w:webHidden/>
          </w:rPr>
          <w:fldChar w:fldCharType="separate"/>
        </w:r>
        <w:r>
          <w:rPr>
            <w:noProof/>
            <w:webHidden/>
          </w:rPr>
          <w:t>16</w:t>
        </w:r>
        <w:r>
          <w:rPr>
            <w:noProof/>
            <w:webHidden/>
          </w:rPr>
          <w:fldChar w:fldCharType="end"/>
        </w:r>
      </w:hyperlink>
    </w:p>
    <w:p w14:paraId="54B9B105" w14:textId="7DCF821B" w:rsidR="001B7C01" w:rsidRDefault="001B7C01">
      <w:pPr>
        <w:pStyle w:val="TOC1"/>
        <w:rPr>
          <w:rFonts w:asciiTheme="minorHAnsi" w:eastAsiaTheme="minorEastAsia" w:hAnsiTheme="minorHAnsi" w:cstheme="minorBidi"/>
          <w:b w:val="0"/>
          <w:caps w:val="0"/>
          <w:sz w:val="22"/>
          <w:szCs w:val="22"/>
          <w:lang w:eastAsia="ja-JP"/>
        </w:rPr>
      </w:pPr>
      <w:hyperlink w:anchor="_Toc88237845" w:history="1">
        <w:r w:rsidRPr="007F113F">
          <w:rPr>
            <w:rStyle w:val="Hyperlink"/>
          </w:rPr>
          <w:t>5</w:t>
        </w:r>
        <w:r>
          <w:rPr>
            <w:rFonts w:asciiTheme="minorHAnsi" w:eastAsiaTheme="minorEastAsia" w:hAnsiTheme="minorHAnsi" w:cstheme="minorBidi"/>
            <w:b w:val="0"/>
            <w:caps w:val="0"/>
            <w:sz w:val="22"/>
            <w:szCs w:val="22"/>
            <w:lang w:eastAsia="ja-JP"/>
          </w:rPr>
          <w:tab/>
        </w:r>
        <w:r w:rsidRPr="007F113F">
          <w:rPr>
            <w:rStyle w:val="Hyperlink"/>
          </w:rPr>
          <w:t>Referências</w:t>
        </w:r>
        <w:r>
          <w:rPr>
            <w:webHidden/>
          </w:rPr>
          <w:tab/>
        </w:r>
        <w:r>
          <w:rPr>
            <w:webHidden/>
          </w:rPr>
          <w:fldChar w:fldCharType="begin"/>
        </w:r>
        <w:r>
          <w:rPr>
            <w:webHidden/>
          </w:rPr>
          <w:instrText xml:space="preserve"> PAGEREF _Toc88237845 \h </w:instrText>
        </w:r>
        <w:r>
          <w:rPr>
            <w:webHidden/>
          </w:rPr>
        </w:r>
        <w:r>
          <w:rPr>
            <w:webHidden/>
          </w:rPr>
          <w:fldChar w:fldCharType="separate"/>
        </w:r>
        <w:r>
          <w:rPr>
            <w:webHidden/>
          </w:rPr>
          <w:t>17</w:t>
        </w:r>
        <w:r>
          <w:rPr>
            <w:webHidden/>
          </w:rPr>
          <w:fldChar w:fldCharType="end"/>
        </w:r>
      </w:hyperlink>
    </w:p>
    <w:p w14:paraId="652E22DA" w14:textId="72C8DD10" w:rsidR="006C66EA" w:rsidRPr="00137D3A" w:rsidRDefault="00E13215" w:rsidP="006C66EA">
      <w:r>
        <w:rPr>
          <w:rFonts w:cstheme="minorHAnsi"/>
          <w:b/>
          <w:caps/>
          <w:noProof/>
          <w:szCs w:val="20"/>
          <w:lang w:val="en-US"/>
        </w:rPr>
        <w:fldChar w:fldCharType="end"/>
      </w:r>
    </w:p>
    <w:p w14:paraId="5BE83306" w14:textId="7096F9B9" w:rsidR="00990942" w:rsidRDefault="00826D45" w:rsidP="00E001A2">
      <w:pPr>
        <w:rPr>
          <w:rFonts w:eastAsiaTheme="majorEastAsia" w:cstheme="minorHAnsi"/>
          <w:b/>
          <w:bCs/>
          <w:caps/>
          <w:noProof/>
          <w:szCs w:val="20"/>
        </w:rPr>
      </w:pPr>
      <w:r w:rsidRPr="00137D3A">
        <w:br w:type="page"/>
      </w:r>
      <w:bookmarkStart w:id="0" w:name="_Toc81863022"/>
      <w:bookmarkStart w:id="1" w:name="_Toc81863055"/>
      <w:bookmarkStart w:id="2" w:name="_Toc81863078"/>
      <w:bookmarkStart w:id="3" w:name="_Toc81863302"/>
      <w:bookmarkStart w:id="4" w:name="_Toc81863405"/>
      <w:bookmarkStart w:id="5" w:name="_Toc81863677"/>
      <w:bookmarkStart w:id="6" w:name="_Toc81863717"/>
      <w:bookmarkStart w:id="7" w:name="_Toc81863830"/>
      <w:bookmarkStart w:id="8" w:name="_Toc81863879"/>
    </w:p>
    <w:p w14:paraId="2265C43C" w14:textId="04AEE177" w:rsidR="00295191" w:rsidRDefault="00295191">
      <w:pPr>
        <w:spacing w:after="160" w:line="259" w:lineRule="auto"/>
        <w:jc w:val="left"/>
        <w:rPr>
          <w:rFonts w:cs="Times New Roman"/>
          <w:b/>
          <w:bCs/>
          <w:caps/>
          <w:szCs w:val="24"/>
        </w:rPr>
      </w:pPr>
      <w:r>
        <w:lastRenderedPageBreak/>
        <w:br w:type="page"/>
      </w:r>
    </w:p>
    <w:p w14:paraId="440C378B" w14:textId="77777777" w:rsidR="00990942" w:rsidRDefault="00990942" w:rsidP="00406440">
      <w:pPr>
        <w:pStyle w:val="Heading1"/>
        <w:sectPr w:rsidR="00990942" w:rsidSect="00192A71">
          <w:headerReference w:type="first" r:id="rId13"/>
          <w:pgSz w:w="11907" w:h="16840" w:code="9"/>
          <w:pgMar w:top="1701" w:right="1134" w:bottom="1134" w:left="1701" w:header="720" w:footer="720" w:gutter="0"/>
          <w:pgNumType w:start="1"/>
          <w:cols w:space="720"/>
          <w:titlePg/>
          <w:docGrid w:linePitch="360"/>
        </w:sectPr>
      </w:pPr>
    </w:p>
    <w:p w14:paraId="03B9D163" w14:textId="7682FA0E" w:rsidR="000758C9" w:rsidRDefault="000758C9" w:rsidP="000758C9">
      <w:pPr>
        <w:pStyle w:val="Heading1"/>
      </w:pPr>
      <w:bookmarkStart w:id="9" w:name="_Toc88237825"/>
      <w:bookmarkEnd w:id="0"/>
      <w:bookmarkEnd w:id="1"/>
      <w:bookmarkEnd w:id="2"/>
      <w:bookmarkEnd w:id="3"/>
      <w:bookmarkEnd w:id="4"/>
      <w:bookmarkEnd w:id="5"/>
      <w:bookmarkEnd w:id="6"/>
      <w:bookmarkEnd w:id="7"/>
      <w:bookmarkEnd w:id="8"/>
      <w:r w:rsidRPr="000758C9">
        <w:lastRenderedPageBreak/>
        <w:t>Objetivo e motivação do trabalho</w:t>
      </w:r>
      <w:bookmarkEnd w:id="9"/>
    </w:p>
    <w:p w14:paraId="55F97B80" w14:textId="77777777" w:rsidR="00763017" w:rsidRPr="00763017" w:rsidRDefault="00763017" w:rsidP="00763017"/>
    <w:p w14:paraId="269E5529" w14:textId="0A771CCE" w:rsidR="000758C9" w:rsidRDefault="000758C9" w:rsidP="000758C9">
      <w:r>
        <w:t>A proposta da atividade prática supervisionada é o desenvolvimento de uma aplicação de sistema distribuído para dispositivo móvel, no qual a aplicação deve ser relativa ao gerenciamento de informações urbanas sendo elas alguns problemas recorrentes do meio urbano como enchentes, poluição, desmatamento, invasão térmica entre outros problemas no qual a tecnologia seria de grande ajuda para agilizar a resolução desses problemas com objetivo de amenizar os impactos, até coleta de dados para futuros estudos estatísticos, análise de dados e ciência de dados para implementação de algoritmo de machine learning para análise preditiva.</w:t>
      </w:r>
    </w:p>
    <w:p w14:paraId="1698D28C" w14:textId="77777777" w:rsidR="00763017" w:rsidRDefault="00763017" w:rsidP="000758C9"/>
    <w:p w14:paraId="161F594B" w14:textId="07CE253C" w:rsidR="000758C9" w:rsidRDefault="000758C9" w:rsidP="00763017">
      <w:r>
        <w:t>Sendo assim, o objetivo principal desta atividade que foi proposta a nós é desenvolver esta aplicação mobile para diminuir os impactos urbanos que são de extrema recorrência a ambientes urbanos, o objetivo de forma prática será benéfico tanto para órgãos públicos, os habitantes dos centros urbanos e os agentes dos centros urbanos como policiais, bombeiros, garis, lixeiros, carteiros entre outras membros que fazem todos os centros urbanos funcionar adequadamente, pois os mesmos são de certa forma a base do funcionamento desta grande cadeia.</w:t>
      </w:r>
    </w:p>
    <w:p w14:paraId="13DC5C50" w14:textId="77777777" w:rsidR="00763017" w:rsidRPr="000758C9" w:rsidRDefault="00763017" w:rsidP="000758C9"/>
    <w:p w14:paraId="6ABC4574" w14:textId="77777777" w:rsidR="00763017" w:rsidRDefault="00763017">
      <w:pPr>
        <w:spacing w:after="160" w:line="259" w:lineRule="auto"/>
        <w:jc w:val="left"/>
        <w:rPr>
          <w:rFonts w:cs="Times New Roman"/>
          <w:b/>
          <w:bCs/>
          <w:caps/>
          <w:szCs w:val="24"/>
        </w:rPr>
      </w:pPr>
      <w:r>
        <w:br w:type="page"/>
      </w:r>
    </w:p>
    <w:p w14:paraId="3D1A03AC" w14:textId="77777777" w:rsidR="00763017" w:rsidRDefault="00763017">
      <w:pPr>
        <w:spacing w:after="160" w:line="259" w:lineRule="auto"/>
        <w:jc w:val="left"/>
        <w:rPr>
          <w:rFonts w:cs="Times New Roman"/>
          <w:b/>
          <w:bCs/>
          <w:caps/>
          <w:szCs w:val="24"/>
        </w:rPr>
      </w:pPr>
      <w:r>
        <w:lastRenderedPageBreak/>
        <w:br w:type="page"/>
      </w:r>
    </w:p>
    <w:p w14:paraId="3F07BE7C" w14:textId="4EC67DD8" w:rsidR="007E7C14" w:rsidRDefault="00763017" w:rsidP="007E7C14">
      <w:pPr>
        <w:pStyle w:val="Heading1"/>
      </w:pPr>
      <w:bookmarkStart w:id="10" w:name="_Toc88237826"/>
      <w:r>
        <w:lastRenderedPageBreak/>
        <w:t>Introdução</w:t>
      </w:r>
      <w:bookmarkEnd w:id="10"/>
    </w:p>
    <w:p w14:paraId="45FDAEDB" w14:textId="3029F3D5" w:rsidR="00763017" w:rsidRDefault="00763017" w:rsidP="00763017">
      <w:pPr>
        <w:ind w:left="709"/>
      </w:pPr>
    </w:p>
    <w:p w14:paraId="057EDDAD" w14:textId="300B2BF9" w:rsidR="00763017" w:rsidRDefault="00763017" w:rsidP="00763017">
      <w:r>
        <w:t xml:space="preserve">De acordo com que foi proposto e apresentado anteriormente o nosso grupo  entrou em acordo e possuíra o foco principal nos incêndios nos centros urbanos cujo é bem recorrente porém não possuem tanta visibilidade por habitantes e órgãos públicos, realizando análises de </w:t>
      </w:r>
      <w:r w:rsidR="00F17D7A">
        <w:t>dados</w:t>
      </w:r>
      <w:r>
        <w:t xml:space="preserve"> fornecidos pelo corpo de bombeiros do Estado de São Paulo</w:t>
      </w:r>
      <w:r w:rsidR="00F17D7A">
        <w:rPr>
          <w:rStyle w:val="FootnoteReference"/>
        </w:rPr>
        <w:footnoteReference w:id="1"/>
      </w:r>
      <w:r>
        <w:t xml:space="preserve"> podemos concluir que de 2016 até 2021 houve uma queda considerável no número de incêndios mas infelizmente o número de incêndios em vegetação ainda permanecesse muito alto, notícias recentes mostram que acidentes domésticos estão relacionado a incêndios, devido à grande crise em que o Brasil está passando no momento algumas famílias estão recorrendo a não usar gás natural como fonte de combustível para cozinhas mas sim lenhas devido ao alto custo do gás, consequentemente com a manipulação deste método o número de acidentes aumentou segundo notícias do G1, Yahoo Notícias, R7 e BBC. </w:t>
      </w:r>
    </w:p>
    <w:p w14:paraId="103B8B9D" w14:textId="4110EA97" w:rsidR="00763017" w:rsidRDefault="00763017" w:rsidP="00763017">
      <w:r>
        <w:t>Já os incêndios nas grandes vegetações são devido à grande expansão dos centros urbanos, para que grandes empresas, empresários ou até mesmo moradores destes centros urbanos consigam expandir suas casas, empresas para centros comerciais.</w:t>
      </w:r>
    </w:p>
    <w:p w14:paraId="547BF7E9" w14:textId="23C3B4C0" w:rsidR="00763017" w:rsidRDefault="00763017" w:rsidP="00763017">
      <w:r>
        <w:t>De acordo com que foi sobreposto, a alta demanda e o pouco investimento de tecnologia para resolução deste grande problema nos centros urbanos, nossa solução tem o intuito de auxiliar estes profissionais para diminuir o impacto trazido pelos incêndios e fazer com que o resgate e controle do acidente seja o mais breve possível com o auxílio de moradores dos centros urbanos, isso mesmo, cidadãos terá a praticidade de reportar incêndios ao corpo de bombeiros para que os mesmos cheguem e resolvam o problema, para evitar trote deste recorrências nosso aplicativo exigirá dados pessoais do usuário para que o ator do trote seja punido de acordo com a lei de acordo com o artigo 266 do código penal diz que interromper ou perturbar o serviço telefônico poderá incorrer pena de detenção de um a seis meses ou multa.</w:t>
      </w:r>
    </w:p>
    <w:p w14:paraId="36FD631D" w14:textId="77777777" w:rsidR="001B7C01" w:rsidRDefault="001B7C01" w:rsidP="001B7C01">
      <w:r>
        <w:t xml:space="preserve">Com isto, este documento apresenta uma solução web para auxiliar na incidência desses incidentes de incêndios, facilitando na denúncia de transeuntes ao visualizar qualquer </w:t>
      </w:r>
      <w:r>
        <w:lastRenderedPageBreak/>
        <w:t>ocorrência. Foi pensado que facilitando o acesso a denúncia, o estado pode atuar de maneira mais ágil reduzindo assim os impactos causado.</w:t>
      </w:r>
    </w:p>
    <w:p w14:paraId="31D01778" w14:textId="77777777" w:rsidR="001B7C01" w:rsidRDefault="001B7C01" w:rsidP="001B7C01">
      <w:r>
        <w:t>A princípio existem diversos órgãos a se recorrer ao avistar um foco de incêndio ou queimada, de acordo com o portal federal do INPE, caso se depare com uma ocorrência pode se acionar uma destas opções: Bombeiros, Secretaria Estadual do Meio Ambiente, IBAMA, Prefeitura, e Instituto Florestal.</w:t>
      </w:r>
    </w:p>
    <w:p w14:paraId="17211875" w14:textId="77777777" w:rsidR="001B7C01" w:rsidRDefault="001B7C01" w:rsidP="001B7C01">
      <w:r>
        <w:t>Este projeto traz um método rápido onde o usuário de maneira fácil acessará um site web, clicará em um simples botão de denúncia onde será captado os dados necessários para a denúncia.</w:t>
      </w:r>
    </w:p>
    <w:p w14:paraId="6BB40D61" w14:textId="77777777" w:rsidR="001B7C01" w:rsidRDefault="001B7C01" w:rsidP="001B7C01">
      <w:r>
        <w:t>Será apresentado as tecnologias utilizadas para o desenvolvimento deste projeto, onde será implementado conceitos de sistemas distribuídos, aplicação web, API, responsividade, Spring Boot e Spring Data.</w:t>
      </w:r>
    </w:p>
    <w:p w14:paraId="25F9E791" w14:textId="75722A03" w:rsidR="001B7C01" w:rsidRDefault="001B7C01" w:rsidP="001B7C01">
      <w:r>
        <w:t>Com este projeto é esperado surgir impactos positivos sobre a estatística de desastres causados por incêndios. Aplicando de forma correta todos os conceitos, será de extremo benefício para a sociedade, auxiliando indivíduos comuns a denunciarem com mais facilidade e auxiliando os órgãos responsáveis a receberem as denúncias de forma mais ágil.</w:t>
      </w:r>
    </w:p>
    <w:p w14:paraId="6CD1C37B" w14:textId="77777777" w:rsidR="00763017" w:rsidRPr="00763017" w:rsidRDefault="00763017" w:rsidP="00763017">
      <w:pPr>
        <w:ind w:left="709"/>
      </w:pPr>
    </w:p>
    <w:p w14:paraId="5DEED614" w14:textId="1AB87BC1" w:rsidR="00763017" w:rsidRDefault="00763017" w:rsidP="001B7C01">
      <w:pPr>
        <w:spacing w:after="160" w:line="259" w:lineRule="auto"/>
        <w:jc w:val="left"/>
      </w:pPr>
      <w:r>
        <w:br w:type="page"/>
      </w:r>
    </w:p>
    <w:p w14:paraId="09A94BAE" w14:textId="314E2ECB" w:rsidR="00B60A09" w:rsidRDefault="00763017" w:rsidP="00763017">
      <w:pPr>
        <w:pStyle w:val="Heading1"/>
      </w:pPr>
      <w:bookmarkStart w:id="11" w:name="_Toc88237827"/>
      <w:r>
        <w:lastRenderedPageBreak/>
        <w:t>Fundamentos das Tecnologias de Sistemas distribuídos</w:t>
      </w:r>
      <w:bookmarkEnd w:id="11"/>
    </w:p>
    <w:p w14:paraId="7A375300" w14:textId="377832F8" w:rsidR="00763017" w:rsidRDefault="00763017" w:rsidP="00763017"/>
    <w:p w14:paraId="4503D218" w14:textId="7289835C" w:rsidR="00B669E5" w:rsidRDefault="00763017" w:rsidP="00B669E5">
      <w:r>
        <w:t>Há diversos fundamentos de tecnologia de sistemas distribuídos, dentre elas a monolítica e a de micros</w:t>
      </w:r>
      <w:r w:rsidR="00107D88">
        <w:t>s</w:t>
      </w:r>
      <w:r>
        <w:t xml:space="preserve">erviços, os sistemas monolíticos como os sistema está inteiro em um único bloco, seu desenvolvimento é mais ágil porém são muitas vezes são bastante robustos, único que apresenta um único processo em que diferentes componentes ligados a um único programa de uma única plataforma, mas há algumas desvantagens como a manutenção, dentre elas a manutenibilidade, conforme uma aplicação monolítica cresce, diversas funções são adicionadas a um mesmo código e processo, o que pode acarretar em quedas em cascatas da aplicação como um todo, o código se torna complexo e difícil de dar manutenção, as entregas por sua vez acabam se tornando mais críticas, menos frequentes e até estáveis, a escabilidade, por se tratar de um único código, todas as funcionalidades precisam ser escalada como um todo, normalmente escalada verticalmente, adicionando mais máquina (processador, memória, …) para aplicação, ou horizontalmente por modelos de balanceador de carga a linha de código robusta e a falta de flexibilidade de linguagens de programação. </w:t>
      </w:r>
    </w:p>
    <w:p w14:paraId="6C33AB80" w14:textId="1C076A1D" w:rsidR="00107D88" w:rsidRDefault="00763017" w:rsidP="00B669E5">
      <w:r>
        <w:t>Sendo assim foi decidido em nossa aplicação desenvolver a arquitetura em micro</w:t>
      </w:r>
      <w:r w:rsidR="00107D88">
        <w:t>s</w:t>
      </w:r>
      <w:r>
        <w:t>servi</w:t>
      </w:r>
      <w:r w:rsidR="00107D88">
        <w:t>ço</w:t>
      </w:r>
      <w:r>
        <w:t>s, uma arquitetura de microsserviços, os serviços são refinados e os protocolos são leves</w:t>
      </w:r>
      <w:r w:rsidR="00107D88">
        <w:t>, o</w:t>
      </w:r>
      <w:r>
        <w:t xml:space="preserve"> objetivo é que </w:t>
      </w:r>
      <w:r w:rsidR="00B669E5">
        <w:t xml:space="preserve">os serviços </w:t>
      </w:r>
      <w:r>
        <w:t xml:space="preserve">possam </w:t>
      </w:r>
      <w:r w:rsidR="00B669E5">
        <w:t>consigam fornecer suas funcionalidades independentemente de fatores externos.</w:t>
      </w:r>
    </w:p>
    <w:p w14:paraId="76E002A6" w14:textId="13D1CBF0" w:rsidR="00B669E5" w:rsidRDefault="00763017" w:rsidP="00B669E5">
      <w:r>
        <w:t xml:space="preserve">O acoplamento fraco reduz todos os tipos de dependências e as complexidades em torno delas, já que os desenvolvedores de serviço não precisam se preocupar com os usuários do serviço, eles não forçam suas mudanças para os usuários do serviço. </w:t>
      </w:r>
    </w:p>
    <w:p w14:paraId="78A6EA9F" w14:textId="3E9FCEEA" w:rsidR="00B669E5" w:rsidRDefault="00763017" w:rsidP="00B669E5">
      <w:r>
        <w:t>Portanto, permite que as organizações que desenvolvem software cresçam rapidamente e se tornem grandes, além de usar os serviços prontos para uso com mais facilidade juntamente apresenta mais vantagens como a facilidade e rapidez na atualização e implementação dos serviços, pois os códigos são divididos em pequenas aplicações, aumento da flexibilidade da infraestrutura.</w:t>
      </w:r>
    </w:p>
    <w:p w14:paraId="710687D7" w14:textId="637EA95C" w:rsidR="00B669E5" w:rsidRDefault="00763017" w:rsidP="00B669E5">
      <w:r>
        <w:t xml:space="preserve">Atualmente, quando temos a necessidade de entrega de um serviço as APIs são essenciais para a entrada de um serviço cada vez mais rico trazendo uma gama de funcionalidades para aplicação satisfazendo nossas necessidades e até mesmo na agilidade de desenvolvimento e de entrega do serviço proposto. </w:t>
      </w:r>
    </w:p>
    <w:p w14:paraId="19481343" w14:textId="27FBEDC3" w:rsidR="00763017" w:rsidRPr="00763017" w:rsidRDefault="00763017" w:rsidP="00107D88">
      <w:r>
        <w:t xml:space="preserve">Com a necessidade da utilização de APIs, como todos sabemos o formato de dados mais comum do retorno de dados dessas APIs é o JSON, adotamos este formato também para representar os dados a serem transmitidos, foi acordado utilizar este formato de dado pois JSON </w:t>
      </w:r>
      <w:r>
        <w:lastRenderedPageBreak/>
        <w:t xml:space="preserve">é um notação que permite estruturar dados em formato de texto para serem utilizados em diferentes tipos de sistemas, pois isto já </w:t>
      </w:r>
      <w:r w:rsidR="00107D88">
        <w:t>traz</w:t>
      </w:r>
      <w:r>
        <w:t xml:space="preserve"> uma valorização no conceito de interação entre sistemas para sistemas distribuídos, pois como vamos utilizar APIs de terceiros e de grande maioria das APIs e outros sistemas que permitem interação com terceiros adotam o formato JSON para o retorno dos dados.</w:t>
      </w:r>
    </w:p>
    <w:p w14:paraId="05E2E053" w14:textId="6BC4869F" w:rsidR="00763017" w:rsidRDefault="00763017" w:rsidP="00763017"/>
    <w:p w14:paraId="6D6D83FC" w14:textId="77777777" w:rsidR="00763017" w:rsidRPr="00763017" w:rsidRDefault="00763017" w:rsidP="00763017"/>
    <w:p w14:paraId="6B343EBC" w14:textId="77777777" w:rsidR="00107D88" w:rsidRDefault="00107D88">
      <w:pPr>
        <w:spacing w:after="160" w:line="259" w:lineRule="auto"/>
        <w:jc w:val="left"/>
      </w:pPr>
      <w:r>
        <w:br w:type="page"/>
      </w:r>
    </w:p>
    <w:p w14:paraId="3AFA7FA7" w14:textId="10EC1B95" w:rsidR="00107D88" w:rsidRDefault="00107D88" w:rsidP="00107D88">
      <w:pPr>
        <w:pStyle w:val="Heading1"/>
      </w:pPr>
      <w:bookmarkStart w:id="12" w:name="_Toc88237828"/>
      <w:r>
        <w:lastRenderedPageBreak/>
        <w:t>Plano de desenvolvimento da aplicação</w:t>
      </w:r>
      <w:bookmarkEnd w:id="12"/>
    </w:p>
    <w:p w14:paraId="52200962" w14:textId="3214C5D3" w:rsidR="00107D88" w:rsidRDefault="00107D88" w:rsidP="00107D88"/>
    <w:p w14:paraId="56A3257D" w14:textId="0D340B90" w:rsidR="00F17D7A" w:rsidRDefault="00107D88" w:rsidP="00B669E5">
      <w:r>
        <w:t xml:space="preserve">Nosso plano de desenvolvimento é fazer back-end feito em Spring Boot com Spring Data usando Java para fazer um servidor de back-end que fornece dados através de APIs. </w:t>
      </w:r>
    </w:p>
    <w:p w14:paraId="39CBAEC6" w14:textId="20AC3E53" w:rsidR="00F17D7A" w:rsidRDefault="00107D88" w:rsidP="00B669E5">
      <w:r>
        <w:t>Sobre Spring Boot é um framework Java Open Source que tem como objetivo facilitar esse processo em aplicações Java, consequentemente, ele traz mais agilidade para o processo de desenvolvimento, uma vez que os desenvolvedores conseguem reduzir o tempo gasto com as configurações iniciais, com o Spring Boot conseguirmos abstrair e facilitar a configuração de servidores, gerenciamento de dependências, configuração de bibliotecas.</w:t>
      </w:r>
    </w:p>
    <w:p w14:paraId="5D01179F" w14:textId="0ADFB3AC" w:rsidR="00F17D7A" w:rsidRDefault="00107D88" w:rsidP="00B669E5">
      <w:r>
        <w:t>O Spring Data é um projeto Spring com proposta de unificar e facilitar acesso a diferentes tecnologias de armazenamento de dados, devido a este fato foi o que nos motivou a escolher o mesmo pois facilitaria o armazenamento de dados de nosso serviço, as principais vantagens do Spring Data além do benefício de conseguir interagir com diferentes tipos de banco de dados de forma padronizada, assim podemos escrever muito menos código</w:t>
      </w:r>
      <w:r w:rsidR="00F17D7A">
        <w:t xml:space="preserve"> repetido</w:t>
      </w:r>
      <w:r>
        <w:t>, pois as consultas podem ser definidas junto aos métodos de pesquisa e suas documentações, além disso as consultas JPQL são compiladas assim que o contexto Spring é criado e na primeira vez que a consulta é utilizada o que facilita a detecção de erros de sintaxe.</w:t>
      </w:r>
    </w:p>
    <w:p w14:paraId="61F60598" w14:textId="4EDD6110" w:rsidR="00107D88" w:rsidRDefault="00107D88" w:rsidP="00107D88">
      <w:r>
        <w:t xml:space="preserve">Para o </w:t>
      </w:r>
      <w:r w:rsidR="00F17D7A">
        <w:t>F</w:t>
      </w:r>
      <w:r>
        <w:t xml:space="preserve">ront </w:t>
      </w:r>
      <w:r w:rsidR="00F17D7A">
        <w:t>E</w:t>
      </w:r>
      <w:r>
        <w:t xml:space="preserve">nd foi decidido utilizar a ferramenta Create React App devido a facilidade de desenvolver em React, React Router Dom para gerenciamento de rotas e Bootstrap, basicamente o front-end vai pegar os dados </w:t>
      </w:r>
      <w:r w:rsidR="00F17D7A">
        <w:t>através de r</w:t>
      </w:r>
      <w:r>
        <w:t>equ</w:t>
      </w:r>
      <w:r w:rsidR="00F17D7A">
        <w:t>isições</w:t>
      </w:r>
      <w:r>
        <w:t xml:space="preserve"> nas APIs </w:t>
      </w:r>
      <w:r w:rsidR="00F17D7A">
        <w:t xml:space="preserve">do </w:t>
      </w:r>
      <w:r>
        <w:t>back</w:t>
      </w:r>
      <w:r w:rsidR="00F17D7A">
        <w:t>-</w:t>
      </w:r>
      <w:r>
        <w:t>end estabelecendo um sistema distribuído, todo esse desenvolvimento ser</w:t>
      </w:r>
      <w:r w:rsidR="00F17D7A">
        <w:t>á</w:t>
      </w:r>
      <w:r>
        <w:t xml:space="preserve"> </w:t>
      </w:r>
      <w:r w:rsidR="00F17D7A">
        <w:t xml:space="preserve">feito através da IDE </w:t>
      </w:r>
      <w:r>
        <w:t>Visual Studio Code.</w:t>
      </w:r>
    </w:p>
    <w:p w14:paraId="1DE17D54" w14:textId="6E91C32C" w:rsidR="00B669E5" w:rsidRDefault="00B669E5" w:rsidP="00107D88"/>
    <w:p w14:paraId="444AF4D6" w14:textId="0CFABDDC" w:rsidR="00B669E5" w:rsidRDefault="00B669E5" w:rsidP="00B669E5">
      <w:pPr>
        <w:pStyle w:val="Heading2"/>
      </w:pPr>
      <w:bookmarkStart w:id="13" w:name="_Toc87867986"/>
      <w:bookmarkStart w:id="14" w:name="_Toc87901107"/>
      <w:bookmarkStart w:id="15" w:name="_Toc88237829"/>
      <w:r>
        <w:t>Banco de Dados</w:t>
      </w:r>
      <w:bookmarkEnd w:id="13"/>
      <w:bookmarkEnd w:id="14"/>
      <w:bookmarkEnd w:id="15"/>
    </w:p>
    <w:p w14:paraId="0A9F961B" w14:textId="77777777" w:rsidR="00B669E5" w:rsidRPr="00256AF2" w:rsidRDefault="00B669E5" w:rsidP="00B669E5"/>
    <w:p w14:paraId="274E2D8D" w14:textId="77777777" w:rsidR="00B669E5" w:rsidRDefault="00B669E5" w:rsidP="00B669E5">
      <w:r>
        <w:t>Foi utilizado um banco de dados relacional para armazenamento dos dados do sistema. Seu desenho lógico foi feito a partir da definição das entidades e seus relacionamentos.</w:t>
      </w:r>
    </w:p>
    <w:p w14:paraId="7D364659" w14:textId="77777777" w:rsidR="00B669E5" w:rsidRDefault="00B669E5" w:rsidP="00B669E5">
      <w:pPr>
        <w:ind w:firstLine="0"/>
      </w:pPr>
      <w:r>
        <w:tab/>
        <w:t>Manipulações diretas ao banco serão realizadas apenas pelos desenvolvedores, o impacto dos demais usuários será apenas de maneira indireta em funções da aplicação.</w:t>
      </w:r>
    </w:p>
    <w:p w14:paraId="2635B327" w14:textId="77777777" w:rsidR="00B669E5" w:rsidRDefault="00B669E5" w:rsidP="00B669E5">
      <w:pPr>
        <w:ind w:firstLine="0"/>
      </w:pPr>
      <w:r>
        <w:tab/>
        <w:t>Com o propósito de demonstração, a equipe vai utilizar um banco de dados em memória para facilitar a inicialização do mesmo e apresentação de algo, junto com scripts de inicialização dos dados.</w:t>
      </w:r>
    </w:p>
    <w:p w14:paraId="7526AB84" w14:textId="77777777" w:rsidR="00B669E5" w:rsidRDefault="00B669E5" w:rsidP="00B669E5">
      <w:pPr>
        <w:ind w:firstLine="0"/>
      </w:pPr>
      <w:r>
        <w:tab/>
        <w:t>Caso fosse ser utilizado em um ambiente de produção, a equipe optaria por utilizar o banco de dados Microsoft SQL Server por ter mais familiaridade com seu uso.</w:t>
      </w:r>
    </w:p>
    <w:p w14:paraId="394A6A1F" w14:textId="327067B1" w:rsidR="00B669E5" w:rsidRPr="00306775" w:rsidRDefault="00B669E5" w:rsidP="001B7C01">
      <w:pPr>
        <w:ind w:firstLine="0"/>
      </w:pPr>
      <w:r>
        <w:lastRenderedPageBreak/>
        <w:tab/>
      </w:r>
    </w:p>
    <w:p w14:paraId="76D5F4BC" w14:textId="745D9122" w:rsidR="00B669E5" w:rsidRDefault="00B669E5" w:rsidP="00B669E5">
      <w:pPr>
        <w:pStyle w:val="Heading2"/>
      </w:pPr>
      <w:bookmarkStart w:id="16" w:name="_Toc87901109"/>
      <w:bookmarkStart w:id="17" w:name="_Toc88237830"/>
      <w:r>
        <w:t>Sistema Distribuído – Back-end</w:t>
      </w:r>
      <w:bookmarkEnd w:id="16"/>
      <w:bookmarkEnd w:id="17"/>
    </w:p>
    <w:p w14:paraId="091AC976" w14:textId="77777777" w:rsidR="00B669E5" w:rsidRPr="00306775" w:rsidRDefault="00B669E5" w:rsidP="00B669E5"/>
    <w:p w14:paraId="63AF5C67" w14:textId="77777777" w:rsidR="00B669E5" w:rsidRDefault="00B669E5" w:rsidP="00BA5515">
      <w:r>
        <w:t>A aplicação é representada por um sistema distribuído em duas partes, sendo elas o front-end e o back-end.</w:t>
      </w:r>
    </w:p>
    <w:p w14:paraId="5978BF85" w14:textId="77777777" w:rsidR="00B669E5" w:rsidRPr="006E3C1C" w:rsidRDefault="00B669E5" w:rsidP="00BA5515">
      <w:r>
        <w:t>O back-end é feito em linguagem Java e é composto por uma feita em Spring Boot através de um projeto gerado pelo Spring Initializr com Java na versão 11, Maven e diversas dependências relacionadas ao Spring Boot.</w:t>
      </w:r>
    </w:p>
    <w:p w14:paraId="085844EF" w14:textId="77777777" w:rsidR="00B669E5" w:rsidRPr="006E3C1C" w:rsidRDefault="00B669E5" w:rsidP="00B669E5"/>
    <w:p w14:paraId="3D5942B7" w14:textId="3B7EA01B" w:rsidR="00B669E5" w:rsidRDefault="00B669E5" w:rsidP="00B669E5">
      <w:pPr>
        <w:pStyle w:val="Heading3"/>
      </w:pPr>
      <w:bookmarkStart w:id="18" w:name="_Toc87901110"/>
      <w:bookmarkStart w:id="19" w:name="_Toc88237831"/>
      <w:r>
        <w:t>Spring Boot</w:t>
      </w:r>
      <w:bookmarkEnd w:id="18"/>
      <w:bookmarkEnd w:id="19"/>
    </w:p>
    <w:p w14:paraId="246141AC" w14:textId="77777777" w:rsidR="00B669E5" w:rsidRDefault="00B669E5" w:rsidP="00B669E5"/>
    <w:p w14:paraId="1D4730DB" w14:textId="7128B5F6" w:rsidR="00B669E5" w:rsidRDefault="00B669E5" w:rsidP="00BA5515">
      <w:r>
        <w:t>Spring Boot</w:t>
      </w:r>
      <w:r w:rsidRPr="00743D8C">
        <w:rPr>
          <w:rStyle w:val="FootnoteReference"/>
        </w:rPr>
        <w:footnoteReference w:id="2"/>
      </w:r>
      <w:r>
        <w:t xml:space="preserve"> é um framework que facilita a geração de aplicativos baseados em Spring de forma fácil, podendo ser configurado com diversas dependências e fazendo autoconfiguração  e inclusão de diversos projetos do Spring que podem ser encaixados na aplicação de forma rápida e eficiente.</w:t>
      </w:r>
    </w:p>
    <w:p w14:paraId="4F29F449" w14:textId="77777777" w:rsidR="00B669E5" w:rsidRDefault="00B669E5" w:rsidP="00B669E5"/>
    <w:p w14:paraId="178D6D3D" w14:textId="61911F5F" w:rsidR="00B669E5" w:rsidRDefault="00B669E5" w:rsidP="00B669E5">
      <w:pPr>
        <w:pStyle w:val="Heading3"/>
      </w:pPr>
      <w:bookmarkStart w:id="20" w:name="_Toc87901111"/>
      <w:bookmarkStart w:id="21" w:name="_Toc88237832"/>
      <w:r>
        <w:t>Spring Framework</w:t>
      </w:r>
      <w:bookmarkEnd w:id="20"/>
      <w:bookmarkEnd w:id="21"/>
    </w:p>
    <w:p w14:paraId="27A47309" w14:textId="77777777" w:rsidR="00B669E5" w:rsidRPr="004E1CA6" w:rsidRDefault="00B669E5" w:rsidP="00B669E5"/>
    <w:p w14:paraId="6ADDEABF" w14:textId="77777777" w:rsidR="00B669E5" w:rsidRDefault="00B669E5" w:rsidP="00BA5515">
      <w:r w:rsidRPr="004E1CA6">
        <w:t>O Spring Framework</w:t>
      </w:r>
      <w:r w:rsidRPr="00743D8C">
        <w:rPr>
          <w:rStyle w:val="FootnoteReference"/>
        </w:rPr>
        <w:footnoteReference w:id="3"/>
      </w:r>
      <w:r w:rsidRPr="004E1CA6">
        <w:t xml:space="preserve"> possibilita o de</w:t>
      </w:r>
      <w:r>
        <w:t xml:space="preserve">senvolvimento e configuração de aplicações Java de forma mais eficiente. </w:t>
      </w:r>
    </w:p>
    <w:p w14:paraId="5E83905B" w14:textId="63C167BA" w:rsidR="00B669E5" w:rsidRDefault="00B669E5" w:rsidP="00BA5515">
      <w:r>
        <w:t xml:space="preserve">Algumas das tecnologias fornecidas pelo Spring são gerenciamento e instanciação de componente, injeção de dependências, conversão de tipos, ORM, </w:t>
      </w:r>
      <w:r w:rsidR="00E77579">
        <w:t>Serialização de</w:t>
      </w:r>
      <w:r>
        <w:t xml:space="preserve"> JSON, transações, fornecimento de repositórios e controllers, template engines como thymeleaf, validação, anotações de código, eventos entre outras coisas através de seus diversos projetos de fácil acoplamento.</w:t>
      </w:r>
    </w:p>
    <w:p w14:paraId="7845CD58" w14:textId="41D98AB7" w:rsidR="00BA5515" w:rsidRDefault="00BA5515">
      <w:pPr>
        <w:spacing w:after="160" w:line="259" w:lineRule="auto"/>
        <w:jc w:val="left"/>
      </w:pPr>
      <w:r>
        <w:br w:type="page"/>
      </w:r>
    </w:p>
    <w:p w14:paraId="51AB5B22" w14:textId="77777777" w:rsidR="00B669E5" w:rsidRDefault="00B669E5" w:rsidP="00B669E5"/>
    <w:p w14:paraId="28E3A474" w14:textId="3F29B88D" w:rsidR="00B669E5" w:rsidRDefault="00B669E5" w:rsidP="00B669E5">
      <w:pPr>
        <w:pStyle w:val="Heading3"/>
      </w:pPr>
      <w:bookmarkStart w:id="22" w:name="_Toc87901112"/>
      <w:bookmarkStart w:id="23" w:name="_Toc88237833"/>
      <w:r>
        <w:t>Spring Data JPA</w:t>
      </w:r>
      <w:bookmarkEnd w:id="22"/>
      <w:bookmarkEnd w:id="23"/>
    </w:p>
    <w:p w14:paraId="4028B6CE" w14:textId="77777777" w:rsidR="00B669E5" w:rsidRDefault="00B669E5" w:rsidP="00B669E5"/>
    <w:p w14:paraId="74F9CD4E" w14:textId="77777777" w:rsidR="00B669E5" w:rsidRDefault="00B669E5" w:rsidP="00BA5515">
      <w:r>
        <w:t>Spring Data JPA</w:t>
      </w:r>
      <w:r w:rsidRPr="00743D8C">
        <w:rPr>
          <w:rStyle w:val="FootnoteReference"/>
        </w:rPr>
        <w:footnoteReference w:id="4"/>
      </w:r>
      <w:r>
        <w:t xml:space="preserve"> possibilita que o desenvolvedor consiga lidar com diversos tipos de bancos de dados de uma forma padronizada para manipulação e acesso.</w:t>
      </w:r>
    </w:p>
    <w:p w14:paraId="2E462CB0" w14:textId="77777777" w:rsidR="00B669E5" w:rsidRDefault="00B669E5" w:rsidP="00BA5515">
      <w:r>
        <w:t>Além disso existem outros projetos internos que fornecem capacidade de mapear os objetos e classes do programa em Java com as tabelas, linhas, e colunas de um banco de dados, criando um tipo de Object-Relational Mapping.</w:t>
      </w:r>
    </w:p>
    <w:p w14:paraId="552D1F72" w14:textId="77777777" w:rsidR="00B669E5" w:rsidRDefault="00B669E5" w:rsidP="00BA5515">
      <w:r>
        <w:t>Com o Spring Data JPA, você ganha acesso ao Hibernate que seria uma implementação do Java Persistence API que facilita o mapeamento de objetos e classes para serem tratados como entidades com as tabelas de um banco de dados. E com a possibilidade de consultar e alterar os dados do banco de dados através das classes e objetos.</w:t>
      </w:r>
    </w:p>
    <w:p w14:paraId="3F1C4B81" w14:textId="77777777" w:rsidR="00B669E5" w:rsidRDefault="00B669E5" w:rsidP="00BA5515">
      <w:r>
        <w:t>Além disso, o Spring Data JPA permite a criação de Repositórios para realizar as alterações no banco de dados de acordo com as entidades definidas dentro da aplicação.</w:t>
      </w:r>
    </w:p>
    <w:p w14:paraId="3B896DB4" w14:textId="1F807106" w:rsidR="00B669E5" w:rsidRDefault="00B669E5" w:rsidP="00BA5515">
      <w:r w:rsidRPr="002E6A42">
        <w:t>O Spring Data JPA tem</w:t>
      </w:r>
      <w:r>
        <w:t xml:space="preserve"> a capacidade de gerar automaticamente as tabelas de um banco de dados baseados nas entidades definidas através de um conceito chamado Data Definition Language e isso é utilizado no projeto para inicializar as tabelas para depois preencher com o conteúdo do script de inicialização de dados.</w:t>
      </w:r>
    </w:p>
    <w:p w14:paraId="1D7CBE8F" w14:textId="77777777" w:rsidR="00E77579" w:rsidRPr="002E6A42" w:rsidRDefault="00E77579" w:rsidP="00BA5515"/>
    <w:p w14:paraId="22426411" w14:textId="5FE3823F" w:rsidR="00B669E5" w:rsidRDefault="00B669E5" w:rsidP="00B669E5">
      <w:pPr>
        <w:pStyle w:val="Heading3"/>
      </w:pPr>
      <w:bookmarkStart w:id="24" w:name="_Toc87901113"/>
      <w:bookmarkStart w:id="25" w:name="_Toc88237834"/>
      <w:r>
        <w:t>H2 Database</w:t>
      </w:r>
      <w:bookmarkEnd w:id="24"/>
      <w:bookmarkEnd w:id="25"/>
    </w:p>
    <w:p w14:paraId="68059333" w14:textId="77777777" w:rsidR="00B669E5" w:rsidRDefault="00B669E5" w:rsidP="00B669E5"/>
    <w:p w14:paraId="38ED001E" w14:textId="77777777" w:rsidR="00B669E5" w:rsidRDefault="00B669E5" w:rsidP="00BA5515">
      <w:r>
        <w:t>H2 Database é um banco de dados que fica em memória que foi utilizado nessa aplicação. Devido ao fato de ser em memória, fica fácil de fazer demonstrações uma vez que se tenha um script de inicialização de tabela e um script de inserção de dados.</w:t>
      </w:r>
    </w:p>
    <w:p w14:paraId="772A4AA6" w14:textId="77777777" w:rsidR="00B669E5" w:rsidRDefault="00B669E5" w:rsidP="00BA5515">
      <w:r>
        <w:t>Esse banco de dados pode ser facilmente trocado dentro do framework Spring por outros como MySQL, MongoDB, Sqlite ou SQL Server caso seja necessário, como por exemplo em um ambiente de produção.</w:t>
      </w:r>
    </w:p>
    <w:p w14:paraId="2C7EB4A6" w14:textId="35D3FA39" w:rsidR="00BA5515" w:rsidRDefault="00BA5515">
      <w:pPr>
        <w:spacing w:after="160" w:line="259" w:lineRule="auto"/>
        <w:jc w:val="left"/>
      </w:pPr>
      <w:r>
        <w:br w:type="page"/>
      </w:r>
    </w:p>
    <w:p w14:paraId="20333281" w14:textId="77777777" w:rsidR="00B669E5" w:rsidRDefault="00B669E5" w:rsidP="00B669E5"/>
    <w:p w14:paraId="13E4FEFA" w14:textId="52E5E1EA" w:rsidR="00B669E5" w:rsidRDefault="00B669E5" w:rsidP="00B669E5">
      <w:pPr>
        <w:pStyle w:val="Heading3"/>
      </w:pPr>
      <w:bookmarkStart w:id="26" w:name="_Toc87901114"/>
      <w:bookmarkStart w:id="27" w:name="_Toc88237835"/>
      <w:r>
        <w:t>Spring Security</w:t>
      </w:r>
      <w:bookmarkEnd w:id="26"/>
      <w:bookmarkEnd w:id="27"/>
    </w:p>
    <w:p w14:paraId="531678E9" w14:textId="77777777" w:rsidR="00B669E5" w:rsidRDefault="00B669E5" w:rsidP="00B669E5"/>
    <w:p w14:paraId="20297669" w14:textId="77777777" w:rsidR="00B669E5" w:rsidRDefault="00B669E5" w:rsidP="00BA5515">
      <w:r w:rsidRPr="00AB262D">
        <w:t>O Spring Security</w:t>
      </w:r>
      <w:r w:rsidRPr="00743D8C">
        <w:rPr>
          <w:rStyle w:val="FootnoteReference"/>
        </w:rPr>
        <w:footnoteReference w:id="5"/>
      </w:r>
      <w:r w:rsidRPr="00AB262D">
        <w:t xml:space="preserve"> é um do</w:t>
      </w:r>
      <w:r>
        <w:t>s projetos do Spring Framework que fornece ferramentas de autenticação, autorização e criptografia para serem utilizados no desenvolvimento de aplicações que precisam criptografar seus dados e senhas, uso de conceitos de autenticação e autorização de usuários baseados em cargos.</w:t>
      </w:r>
    </w:p>
    <w:p w14:paraId="71B065F8" w14:textId="77777777" w:rsidR="00B669E5" w:rsidRDefault="00B669E5" w:rsidP="00BA5515">
      <w:r>
        <w:t>No caso do nosso projeto, ele é utilizado para gerar chaves de JSON Web Tokens, criptografar senhas e para autenticação e autorização para acesso a APIs e partes do sistema tanto no front-end quanto no back-end.</w:t>
      </w:r>
    </w:p>
    <w:p w14:paraId="1744D468" w14:textId="77777777" w:rsidR="00B669E5" w:rsidRDefault="00B669E5" w:rsidP="00BA5515">
      <w:r>
        <w:t>Esse framework pode ser utilizado para criptografar os dados armazenados para proteger os dados dos usuários, mas no projeto desenvolvido essa funcionalidade ainda não foi implementada.</w:t>
      </w:r>
    </w:p>
    <w:p w14:paraId="46955041" w14:textId="77777777" w:rsidR="00B669E5" w:rsidRDefault="00B669E5" w:rsidP="00B669E5"/>
    <w:p w14:paraId="6934A979" w14:textId="082EE6D9" w:rsidR="00B669E5" w:rsidRDefault="00B669E5" w:rsidP="00B669E5">
      <w:pPr>
        <w:pStyle w:val="Heading3"/>
      </w:pPr>
      <w:bookmarkStart w:id="28" w:name="_Toc87901115"/>
      <w:bookmarkStart w:id="29" w:name="_Toc88237836"/>
      <w:r>
        <w:t>Spring Web</w:t>
      </w:r>
      <w:bookmarkEnd w:id="28"/>
      <w:bookmarkEnd w:id="29"/>
    </w:p>
    <w:p w14:paraId="24567B53" w14:textId="77777777" w:rsidR="00B669E5" w:rsidRDefault="00B669E5" w:rsidP="00B669E5"/>
    <w:p w14:paraId="24C5D600" w14:textId="014065C1" w:rsidR="00B669E5" w:rsidRDefault="00B669E5" w:rsidP="00BA5515">
      <w:r>
        <w:t>Spring Web</w:t>
      </w:r>
      <w:r w:rsidRPr="00743D8C">
        <w:rPr>
          <w:rStyle w:val="FootnoteReference"/>
        </w:rPr>
        <w:footnoteReference w:id="6"/>
      </w:r>
      <w:r>
        <w:t xml:space="preserve"> é um framework que é utilizado na aplicação para gerar Controllers do tipo REST para fornecer APIs que podem ser usadas pelo front-end para fazer alterações no banco de dados através de Repositórios</w:t>
      </w:r>
      <w:r w:rsidR="00BA5515">
        <w:t>, podendo</w:t>
      </w:r>
      <w:r>
        <w:t xml:space="preserve"> também para fazer a autenticação de usuários retornando JSON Web Tokens após o usuário ser autenticado e ao mesmo tempo sendo capaz de validar um JSON Web Token.</w:t>
      </w:r>
    </w:p>
    <w:p w14:paraId="54AF9657" w14:textId="77777777" w:rsidR="00B669E5" w:rsidRDefault="00B669E5" w:rsidP="00BA5515">
      <w:r>
        <w:t>Além disso através do Spring Web é possível configurar funcionalidades como Cross-Origin Resource Sharing para permitir o compartilhamento de serviços e recursos com requisições de origens externas possibilitando que o front-end se comunique com as APIs do back-end.</w:t>
      </w:r>
    </w:p>
    <w:p w14:paraId="6F27675C" w14:textId="4D15C162" w:rsidR="00BA5515" w:rsidRDefault="00BA5515">
      <w:pPr>
        <w:spacing w:after="160" w:line="259" w:lineRule="auto"/>
        <w:jc w:val="left"/>
      </w:pPr>
      <w:r>
        <w:br w:type="page"/>
      </w:r>
    </w:p>
    <w:p w14:paraId="56A8BD11" w14:textId="77777777" w:rsidR="00B669E5" w:rsidRDefault="00B669E5" w:rsidP="00B669E5"/>
    <w:p w14:paraId="55B539DE" w14:textId="37E0900C" w:rsidR="00B669E5" w:rsidRDefault="00B669E5" w:rsidP="00B669E5">
      <w:pPr>
        <w:pStyle w:val="Heading3"/>
      </w:pPr>
      <w:bookmarkStart w:id="30" w:name="_Toc87901116"/>
      <w:bookmarkStart w:id="31" w:name="_Toc88237837"/>
      <w:r>
        <w:t>JJWT, Validation API, Lombok</w:t>
      </w:r>
      <w:bookmarkEnd w:id="30"/>
      <w:bookmarkEnd w:id="31"/>
    </w:p>
    <w:p w14:paraId="2479E6D2" w14:textId="77777777" w:rsidR="00B669E5" w:rsidRDefault="00B669E5" w:rsidP="00B669E5"/>
    <w:p w14:paraId="7398D2B7" w14:textId="77777777" w:rsidR="00B669E5" w:rsidRDefault="00B669E5" w:rsidP="00BA5515">
      <w:r>
        <w:t>São dependências extras adicionadas ao projeto do Spring Boot para fornecer ferramentas de manipulação de JSON Web Tokens, validação de dados recebidos na API.</w:t>
      </w:r>
    </w:p>
    <w:p w14:paraId="48D89ACF" w14:textId="77777777" w:rsidR="00B669E5" w:rsidRDefault="00B669E5" w:rsidP="00BA5515">
      <w:r>
        <w:t>Lombok é um plugin que fornece anotações para implementação automática de construtores, getters e setters de classes, além de poder gerar alguns métodos que são usados com frequência.</w:t>
      </w:r>
    </w:p>
    <w:p w14:paraId="38B7D96E" w14:textId="77777777" w:rsidR="00B669E5" w:rsidRDefault="00B669E5" w:rsidP="00B669E5"/>
    <w:p w14:paraId="001D2FD3" w14:textId="2D3A3F2D" w:rsidR="00B669E5" w:rsidRPr="00F97766" w:rsidRDefault="00B669E5" w:rsidP="00B669E5">
      <w:pPr>
        <w:pStyle w:val="Heading3"/>
      </w:pPr>
      <w:bookmarkStart w:id="32" w:name="_Toc87901117"/>
      <w:bookmarkStart w:id="33" w:name="_Toc88237838"/>
      <w:r w:rsidRPr="00F97766">
        <w:t>Maven</w:t>
      </w:r>
      <w:bookmarkEnd w:id="32"/>
      <w:bookmarkEnd w:id="33"/>
    </w:p>
    <w:p w14:paraId="7AC0637A" w14:textId="77777777" w:rsidR="00B669E5" w:rsidRDefault="00B669E5" w:rsidP="00B669E5"/>
    <w:p w14:paraId="41B53782" w14:textId="77777777" w:rsidR="00B669E5" w:rsidRDefault="00B669E5" w:rsidP="00BA5515">
      <w:r>
        <w:t>Apache Maven é uma ferramenta para gerenciamento de projetos que facilita o gerenciamento de dependências, plugins, scripts de builds, ciclos entre diversas outras coisas de um projeto desenvolvido com ele.</w:t>
      </w:r>
    </w:p>
    <w:p w14:paraId="601F4593" w14:textId="77777777" w:rsidR="00B669E5" w:rsidRPr="005D2245" w:rsidRDefault="00B669E5" w:rsidP="00BA5515">
      <w:r>
        <w:t>É utilizado dentro do nosso projeto para gerenciar as dependências e plugins, além de cuidar dos scripts relacionados a build e run do projeto.</w:t>
      </w:r>
    </w:p>
    <w:p w14:paraId="2ABCFFF4" w14:textId="77777777" w:rsidR="00B669E5" w:rsidRDefault="00B669E5" w:rsidP="00B669E5"/>
    <w:p w14:paraId="2FB40E88" w14:textId="6DC755F8" w:rsidR="00B669E5" w:rsidRDefault="00B669E5" w:rsidP="00B669E5">
      <w:pPr>
        <w:pStyle w:val="Heading2"/>
      </w:pPr>
      <w:bookmarkStart w:id="34" w:name="_Toc87901118"/>
      <w:bookmarkStart w:id="35" w:name="_Toc88237839"/>
      <w:r>
        <w:t>Sistema Distribuído – Front-end</w:t>
      </w:r>
      <w:bookmarkEnd w:id="34"/>
      <w:bookmarkEnd w:id="35"/>
    </w:p>
    <w:p w14:paraId="299E378C" w14:textId="77777777" w:rsidR="00B669E5" w:rsidRDefault="00B669E5" w:rsidP="00B669E5"/>
    <w:p w14:paraId="35C5BBEB" w14:textId="31DB21FD" w:rsidR="00B669E5" w:rsidRDefault="00B669E5" w:rsidP="00B669E5">
      <w:pPr>
        <w:pStyle w:val="Heading3"/>
      </w:pPr>
      <w:bookmarkStart w:id="36" w:name="_Toc87901119"/>
      <w:bookmarkStart w:id="37" w:name="_Toc88237840"/>
      <w:r>
        <w:t>HTML, CSS e JavaScript</w:t>
      </w:r>
      <w:bookmarkEnd w:id="36"/>
      <w:bookmarkEnd w:id="37"/>
    </w:p>
    <w:p w14:paraId="7DC6F9D6" w14:textId="77777777" w:rsidR="00B669E5" w:rsidRDefault="00B669E5" w:rsidP="00B669E5"/>
    <w:p w14:paraId="556B9448" w14:textId="77777777" w:rsidR="00B669E5" w:rsidRDefault="00B669E5" w:rsidP="00BA5515">
      <w:r>
        <w:t>As páginas web da aplicação que representam sua View foram feitas com  HTML para montar a estrutura, CSS para estilos e JavaScript para lógica com auxílio de outros frameworks e bibliotecas como Bootstrap, React e Create React App.</w:t>
      </w:r>
    </w:p>
    <w:p w14:paraId="1B246CA5" w14:textId="77777777" w:rsidR="00B669E5" w:rsidRDefault="00B669E5" w:rsidP="00B669E5"/>
    <w:p w14:paraId="5F68AB4A" w14:textId="286CF8DD" w:rsidR="00B669E5" w:rsidRDefault="00B669E5" w:rsidP="00B669E5">
      <w:pPr>
        <w:pStyle w:val="Heading3"/>
      </w:pPr>
      <w:bookmarkStart w:id="38" w:name="_Toc87901120"/>
      <w:bookmarkStart w:id="39" w:name="_Toc88237841"/>
      <w:r>
        <w:t>NPM</w:t>
      </w:r>
      <w:bookmarkEnd w:id="38"/>
      <w:bookmarkEnd w:id="39"/>
    </w:p>
    <w:p w14:paraId="4D801C4F" w14:textId="77777777" w:rsidR="00B669E5" w:rsidRDefault="00B669E5" w:rsidP="00B669E5"/>
    <w:p w14:paraId="46CAE827" w14:textId="77777777" w:rsidR="00B669E5" w:rsidRDefault="00B669E5" w:rsidP="00BA5515">
      <w:r>
        <w:t>NPM é um gerenciador de pacotes que é utilizado para gerenciar as dependências de uma aplicação que utilize Node.js.</w:t>
      </w:r>
    </w:p>
    <w:p w14:paraId="7138F7C2" w14:textId="28AA610B" w:rsidR="00BA5515" w:rsidRDefault="00BA5515">
      <w:pPr>
        <w:spacing w:after="160" w:line="259" w:lineRule="auto"/>
        <w:jc w:val="left"/>
      </w:pPr>
      <w:r>
        <w:br w:type="page"/>
      </w:r>
    </w:p>
    <w:p w14:paraId="2B59B964" w14:textId="77777777" w:rsidR="00B669E5" w:rsidRDefault="00B669E5" w:rsidP="00B669E5"/>
    <w:p w14:paraId="3185B448" w14:textId="5B3EAF5F" w:rsidR="00B669E5" w:rsidRDefault="00B669E5" w:rsidP="00B669E5">
      <w:pPr>
        <w:pStyle w:val="Heading3"/>
      </w:pPr>
      <w:bookmarkStart w:id="40" w:name="_Toc87901121"/>
      <w:bookmarkStart w:id="41" w:name="_Toc88237842"/>
      <w:r>
        <w:t>Node.js</w:t>
      </w:r>
      <w:bookmarkEnd w:id="40"/>
      <w:bookmarkEnd w:id="41"/>
    </w:p>
    <w:p w14:paraId="7161E9B9" w14:textId="77777777" w:rsidR="00B669E5" w:rsidRDefault="00B669E5" w:rsidP="00B669E5"/>
    <w:p w14:paraId="5450478E" w14:textId="77777777" w:rsidR="00B669E5" w:rsidRDefault="00B669E5" w:rsidP="00BA5515">
      <w:r>
        <w:t>Node.js é um ambiente de execução de JavaScript que é utilizado para rodar código JavaScript fora do Browser utilizando o motor de JavaScript V8.</w:t>
      </w:r>
    </w:p>
    <w:p w14:paraId="26D5FB6A" w14:textId="77777777" w:rsidR="00B669E5" w:rsidRPr="00BD00AE" w:rsidRDefault="00B669E5" w:rsidP="00BA5515">
      <w:r>
        <w:t>Ele é utilizado pela nossa aplicação em diversos momentos devido aos módulos adicionados e ao fato da nossa aplicação rodar através do Create React App que utiliza bibliotecas que precisam do Node.js como Webpack.</w:t>
      </w:r>
    </w:p>
    <w:p w14:paraId="7A1AC967" w14:textId="77777777" w:rsidR="00B669E5" w:rsidRDefault="00B669E5" w:rsidP="00B669E5"/>
    <w:p w14:paraId="70AD6196" w14:textId="32F3C25E" w:rsidR="00B669E5" w:rsidRDefault="00B669E5" w:rsidP="00B669E5">
      <w:pPr>
        <w:pStyle w:val="Heading3"/>
      </w:pPr>
      <w:bookmarkStart w:id="42" w:name="_Toc87901122"/>
      <w:bookmarkStart w:id="43" w:name="_Toc88237843"/>
      <w:r>
        <w:t>React</w:t>
      </w:r>
      <w:bookmarkEnd w:id="42"/>
      <w:bookmarkEnd w:id="43"/>
    </w:p>
    <w:p w14:paraId="4685AA5B" w14:textId="77777777" w:rsidR="00B669E5" w:rsidRDefault="00B669E5" w:rsidP="00B669E5"/>
    <w:p w14:paraId="10E5506F" w14:textId="77777777" w:rsidR="00B669E5" w:rsidRPr="00562EB6" w:rsidRDefault="00B669E5" w:rsidP="00BA5515">
      <w:r>
        <w:t>No desenvolvimento da aplicação foi escolhido o uso da Biblioteca de JavaScript React</w:t>
      </w:r>
      <w:r w:rsidRPr="00743D8C">
        <w:rPr>
          <w:rStyle w:val="FootnoteReference"/>
        </w:rPr>
        <w:footnoteReference w:id="7"/>
      </w:r>
      <w:r>
        <w:t xml:space="preserve"> para gerar componentes que podem ser usados para montar a interface do usuário, além de utilizar o conceito de estado para atualizar o conteúdo dos componentes de acordo com o que o usuário faz dentro da aplicação.</w:t>
      </w:r>
    </w:p>
    <w:p w14:paraId="484B70F7" w14:textId="77777777" w:rsidR="00B669E5" w:rsidRDefault="00B669E5" w:rsidP="00B669E5"/>
    <w:p w14:paraId="113987E1" w14:textId="3A7C0EC5" w:rsidR="00B669E5" w:rsidRDefault="00B669E5" w:rsidP="00B669E5">
      <w:pPr>
        <w:pStyle w:val="Heading3"/>
      </w:pPr>
      <w:bookmarkStart w:id="44" w:name="_Toc87901123"/>
      <w:bookmarkStart w:id="45" w:name="_Toc88237844"/>
      <w:r>
        <w:t>Create React App</w:t>
      </w:r>
      <w:bookmarkEnd w:id="44"/>
      <w:bookmarkEnd w:id="45"/>
    </w:p>
    <w:p w14:paraId="671E758A" w14:textId="77777777" w:rsidR="00B669E5" w:rsidRDefault="00B669E5" w:rsidP="00B669E5"/>
    <w:p w14:paraId="16900ED2" w14:textId="77777777" w:rsidR="00B669E5" w:rsidRDefault="00B669E5" w:rsidP="00BA5515">
      <w:r w:rsidRPr="00562EB6">
        <w:t>Create React App</w:t>
      </w:r>
      <w:r>
        <w:t xml:space="preserve"> </w:t>
      </w:r>
      <w:r w:rsidRPr="00743D8C">
        <w:rPr>
          <w:rStyle w:val="FootnoteReference"/>
        </w:rPr>
        <w:footnoteReference w:id="8"/>
      </w:r>
      <w:r w:rsidRPr="00562EB6">
        <w:t xml:space="preserve"> é um projeto</w:t>
      </w:r>
      <w:r>
        <w:t xml:space="preserve"> do Facebook que permite criar uma aplicação web de página única, facilitando o desenvolvimento de uma aplicação, nessa aplicação é possível usar React para adicionar componentes e renderizar eles através do uso de React e JSX para criar uma aplicação que consegue modificar seu conteúdo dentro de uma única página.</w:t>
      </w:r>
    </w:p>
    <w:p w14:paraId="2F95400B" w14:textId="77777777" w:rsidR="00B669E5" w:rsidRDefault="00B669E5" w:rsidP="00BA5515">
      <w:r>
        <w:t>Esse projeto foi utilizado para criar o molde inicial do projeto na parte do front-end e a partir disso foi desenvolvido o resto.</w:t>
      </w:r>
    </w:p>
    <w:p w14:paraId="68F97002" w14:textId="77777777" w:rsidR="00B669E5" w:rsidRPr="00107D88" w:rsidRDefault="00B669E5" w:rsidP="00107D88"/>
    <w:p w14:paraId="38E9AFD8" w14:textId="3DD54DCE" w:rsidR="00A46042" w:rsidRDefault="00107D88" w:rsidP="001B7C01">
      <w:pPr>
        <w:pStyle w:val="Heading1"/>
        <w:numPr>
          <w:ilvl w:val="0"/>
          <w:numId w:val="0"/>
        </w:numPr>
      </w:pPr>
      <w:r>
        <w:br w:type="page"/>
      </w:r>
    </w:p>
    <w:p w14:paraId="42BD10DA" w14:textId="53FD6235" w:rsidR="00A46042" w:rsidRDefault="00A46042" w:rsidP="00A46042">
      <w:pPr>
        <w:pStyle w:val="Heading1"/>
      </w:pPr>
      <w:bookmarkStart w:id="46" w:name="_Toc88237845"/>
      <w:r>
        <w:lastRenderedPageBreak/>
        <w:t>Referências</w:t>
      </w:r>
      <w:bookmarkEnd w:id="46"/>
    </w:p>
    <w:p w14:paraId="26358750" w14:textId="77777777" w:rsidR="00A46042" w:rsidRDefault="00A46042" w:rsidP="00A46042">
      <w:pPr>
        <w:widowControl w:val="0"/>
        <w:autoSpaceDE w:val="0"/>
        <w:autoSpaceDN w:val="0"/>
        <w:adjustRightInd w:val="0"/>
      </w:pPr>
    </w:p>
    <w:p w14:paraId="336D0CFB" w14:textId="3F2F7B1A" w:rsidR="00A46042" w:rsidRDefault="00A46042" w:rsidP="00A46042">
      <w:pPr>
        <w:widowControl w:val="0"/>
        <w:autoSpaceDE w:val="0"/>
        <w:autoSpaceDN w:val="0"/>
        <w:adjustRightInd w:val="0"/>
        <w:ind w:firstLine="0"/>
        <w:rPr>
          <w:rFonts w:cs="Times New Roman"/>
          <w:noProof/>
          <w:szCs w:val="24"/>
        </w:rPr>
      </w:pPr>
      <w:r>
        <w:fldChar w:fldCharType="begin" w:fldLock="1"/>
      </w:r>
      <w:r>
        <w:instrText xml:space="preserve">ADDIN Mendeley Bibliography CSL_BIBLIOGRAPHY </w:instrText>
      </w:r>
      <w:r>
        <w:fldChar w:fldCharType="separate"/>
      </w:r>
      <w:r w:rsidRPr="00A46042">
        <w:rPr>
          <w:rFonts w:cs="Times New Roman"/>
          <w:noProof/>
          <w:szCs w:val="24"/>
        </w:rPr>
        <w:t xml:space="preserve">SECRETARIA DE SEGURANÇA PÚBLICA DE SÃO PAULO. </w:t>
      </w:r>
      <w:r w:rsidRPr="00A46042">
        <w:rPr>
          <w:rFonts w:cs="Times New Roman"/>
          <w:b/>
          <w:bCs/>
          <w:noProof/>
          <w:szCs w:val="24"/>
        </w:rPr>
        <w:t>Dados Estatísticos do Corpo de Bombeiros do Estado de São Paulo</w:t>
      </w:r>
      <w:r w:rsidRPr="00A46042">
        <w:rPr>
          <w:rFonts w:cs="Times New Roman"/>
          <w:noProof/>
          <w:szCs w:val="24"/>
        </w:rPr>
        <w:t>. Disponível em: &lt;http://www.ssp.sp.gov.br/Estatistica/CorpoBombeiro.aspx&gt;. Acesso em: 10 nov. 2021.</w:t>
      </w:r>
    </w:p>
    <w:p w14:paraId="1B92630C" w14:textId="77777777" w:rsidR="00A46042" w:rsidRDefault="00A46042" w:rsidP="00A46042">
      <w:pPr>
        <w:widowControl w:val="0"/>
        <w:autoSpaceDE w:val="0"/>
        <w:autoSpaceDN w:val="0"/>
        <w:adjustRightInd w:val="0"/>
        <w:ind w:firstLine="0"/>
        <w:rPr>
          <w:rFonts w:cs="Times New Roman"/>
          <w:noProof/>
          <w:szCs w:val="24"/>
        </w:rPr>
      </w:pPr>
    </w:p>
    <w:p w14:paraId="7997CF93" w14:textId="70A185F2" w:rsidR="00A46042" w:rsidRPr="001B7C01" w:rsidRDefault="00A46042" w:rsidP="00A46042">
      <w:pPr>
        <w:widowControl w:val="0"/>
        <w:autoSpaceDE w:val="0"/>
        <w:autoSpaceDN w:val="0"/>
        <w:adjustRightInd w:val="0"/>
        <w:ind w:firstLine="0"/>
        <w:rPr>
          <w:rFonts w:cs="Times New Roman"/>
          <w:noProof/>
          <w:szCs w:val="24"/>
          <w:lang w:val="en-US"/>
        </w:rPr>
      </w:pPr>
      <w:r w:rsidRPr="00A46042">
        <w:rPr>
          <w:rFonts w:cs="Times New Roman"/>
          <w:noProof/>
          <w:szCs w:val="24"/>
        </w:rPr>
        <w:t xml:space="preserve">VMWARE. </w:t>
      </w:r>
      <w:r w:rsidRPr="00A46042">
        <w:rPr>
          <w:rFonts w:cs="Times New Roman"/>
          <w:b/>
          <w:bCs/>
          <w:noProof/>
          <w:szCs w:val="24"/>
        </w:rPr>
        <w:t>Spring.io</w:t>
      </w:r>
      <w:r w:rsidRPr="00A46042">
        <w:rPr>
          <w:rFonts w:cs="Times New Roman"/>
          <w:noProof/>
          <w:szCs w:val="24"/>
        </w:rPr>
        <w:t xml:space="preserve">. Disponível em: &lt;https://spring.io/&gt;. </w:t>
      </w:r>
      <w:r w:rsidRPr="001B7C01">
        <w:rPr>
          <w:rFonts w:cs="Times New Roman"/>
          <w:noProof/>
          <w:szCs w:val="24"/>
          <w:lang w:val="en-US"/>
        </w:rPr>
        <w:t>Acesso em: 5 set. 2021.</w:t>
      </w:r>
    </w:p>
    <w:p w14:paraId="274C6E01"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500324CD" w14:textId="3A24F288" w:rsidR="00A46042" w:rsidRPr="001B7C01" w:rsidRDefault="00A46042" w:rsidP="00A46042">
      <w:pPr>
        <w:widowControl w:val="0"/>
        <w:autoSpaceDE w:val="0"/>
        <w:autoSpaceDN w:val="0"/>
        <w:adjustRightInd w:val="0"/>
        <w:ind w:firstLine="0"/>
        <w:rPr>
          <w:rFonts w:cs="Times New Roman"/>
          <w:noProof/>
          <w:szCs w:val="24"/>
          <w:lang w:val="en-US"/>
        </w:rPr>
      </w:pPr>
      <w:r w:rsidRPr="001B7C01">
        <w:rPr>
          <w:rFonts w:cs="Times New Roman"/>
          <w:b/>
          <w:bCs/>
          <w:noProof/>
          <w:szCs w:val="24"/>
          <w:lang w:val="en-US"/>
        </w:rPr>
        <w:t>Create React App</w:t>
      </w:r>
      <w:r w:rsidRPr="001B7C01">
        <w:rPr>
          <w:rFonts w:cs="Times New Roman"/>
          <w:noProof/>
          <w:szCs w:val="24"/>
          <w:lang w:val="en-US"/>
        </w:rPr>
        <w:t xml:space="preserve">. </w:t>
      </w:r>
      <w:r w:rsidRPr="00A46042">
        <w:rPr>
          <w:rFonts w:cs="Times New Roman"/>
          <w:noProof/>
          <w:szCs w:val="24"/>
        </w:rPr>
        <w:t xml:space="preserve">Facebook. Disponível em: &lt;https://create-react-app.dev/&gt;. </w:t>
      </w:r>
      <w:r w:rsidRPr="001B7C01">
        <w:rPr>
          <w:rFonts w:cs="Times New Roman"/>
          <w:noProof/>
          <w:szCs w:val="24"/>
          <w:lang w:val="en-US"/>
        </w:rPr>
        <w:t>Acesso em: 5 set. 2021.</w:t>
      </w:r>
    </w:p>
    <w:p w14:paraId="367920E6" w14:textId="77777777" w:rsidR="00A46042" w:rsidRPr="001B7C01" w:rsidRDefault="00A46042" w:rsidP="00A46042">
      <w:pPr>
        <w:widowControl w:val="0"/>
        <w:autoSpaceDE w:val="0"/>
        <w:autoSpaceDN w:val="0"/>
        <w:adjustRightInd w:val="0"/>
        <w:ind w:firstLine="0"/>
        <w:rPr>
          <w:rFonts w:cs="Times New Roman"/>
          <w:noProof/>
          <w:szCs w:val="24"/>
          <w:lang w:val="en-US"/>
        </w:rPr>
      </w:pPr>
    </w:p>
    <w:p w14:paraId="23A7A39E" w14:textId="77777777" w:rsidR="00A46042" w:rsidRPr="00A46042" w:rsidRDefault="00A46042" w:rsidP="00A46042">
      <w:pPr>
        <w:widowControl w:val="0"/>
        <w:autoSpaceDE w:val="0"/>
        <w:autoSpaceDN w:val="0"/>
        <w:adjustRightInd w:val="0"/>
        <w:ind w:firstLine="0"/>
        <w:rPr>
          <w:rFonts w:cs="Times New Roman"/>
          <w:noProof/>
        </w:rPr>
      </w:pPr>
      <w:r w:rsidRPr="00A46042">
        <w:rPr>
          <w:rFonts w:cs="Times New Roman"/>
          <w:b/>
          <w:bCs/>
          <w:noProof/>
          <w:szCs w:val="24"/>
          <w:lang w:val="en-US"/>
        </w:rPr>
        <w:t>React A JavaScript library for building user interfaces</w:t>
      </w:r>
      <w:r w:rsidRPr="00A46042">
        <w:rPr>
          <w:rFonts w:cs="Times New Roman"/>
          <w:noProof/>
          <w:szCs w:val="24"/>
          <w:lang w:val="en-US"/>
        </w:rPr>
        <w:t xml:space="preserve">. </w:t>
      </w:r>
      <w:r w:rsidRPr="00A46042">
        <w:rPr>
          <w:rFonts w:cs="Times New Roman"/>
          <w:noProof/>
          <w:szCs w:val="24"/>
        </w:rPr>
        <w:t>React - Facebook. Disponível em: &lt;https://reactjs.org/&gt;. Acesso em: 9 set. 2021.</w:t>
      </w:r>
    </w:p>
    <w:p w14:paraId="75C2FB8B" w14:textId="5F96B3F0" w:rsidR="00A46042" w:rsidRPr="00A46042" w:rsidRDefault="00A46042" w:rsidP="00A46042">
      <w:pPr>
        <w:ind w:firstLine="0"/>
      </w:pPr>
      <w:r>
        <w:fldChar w:fldCharType="end"/>
      </w:r>
    </w:p>
    <w:sectPr w:rsidR="00A46042" w:rsidRPr="00A46042" w:rsidSect="00845DDD">
      <w:headerReference w:type="even" r:id="rId14"/>
      <w:headerReference w:type="default" r:id="rId15"/>
      <w:headerReference w:type="first" r:id="rId16"/>
      <w:pgSz w:w="11907" w:h="16840" w:code="9"/>
      <w:pgMar w:top="1701" w:right="1134" w:bottom="1134" w:left="1701" w:header="1134"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C51DD7" w14:textId="77777777" w:rsidR="00E315EB" w:rsidRDefault="00E315EB" w:rsidP="00E001A2">
      <w:r>
        <w:separator/>
      </w:r>
    </w:p>
    <w:p w14:paraId="1E16A450" w14:textId="77777777" w:rsidR="00E315EB" w:rsidRDefault="00E315EB" w:rsidP="00E001A2"/>
    <w:p w14:paraId="65AA576B" w14:textId="77777777" w:rsidR="00E315EB" w:rsidRDefault="00E315EB" w:rsidP="00E001A2"/>
  </w:endnote>
  <w:endnote w:type="continuationSeparator" w:id="0">
    <w:p w14:paraId="3F647BAC" w14:textId="77777777" w:rsidR="00E315EB" w:rsidRDefault="00E315EB" w:rsidP="00E001A2">
      <w:r>
        <w:continuationSeparator/>
      </w:r>
    </w:p>
    <w:p w14:paraId="0CE95565" w14:textId="77777777" w:rsidR="00E315EB" w:rsidRDefault="00E315EB" w:rsidP="00E001A2"/>
    <w:p w14:paraId="6E7DCA59" w14:textId="77777777" w:rsidR="00E315EB" w:rsidRDefault="00E315EB" w:rsidP="00E001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E21C53" w14:textId="77777777" w:rsidR="00E315EB" w:rsidRDefault="00E315EB" w:rsidP="00E001A2">
      <w:r>
        <w:separator/>
      </w:r>
    </w:p>
    <w:p w14:paraId="3665479D" w14:textId="77777777" w:rsidR="00E315EB" w:rsidRDefault="00E315EB" w:rsidP="00E001A2"/>
    <w:p w14:paraId="667912FF" w14:textId="77777777" w:rsidR="00E315EB" w:rsidRDefault="00E315EB" w:rsidP="00E001A2"/>
  </w:footnote>
  <w:footnote w:type="continuationSeparator" w:id="0">
    <w:p w14:paraId="592B0C0C" w14:textId="77777777" w:rsidR="00E315EB" w:rsidRDefault="00E315EB" w:rsidP="00E001A2">
      <w:r>
        <w:continuationSeparator/>
      </w:r>
    </w:p>
    <w:p w14:paraId="637A13A8" w14:textId="77777777" w:rsidR="00E315EB" w:rsidRDefault="00E315EB" w:rsidP="00E001A2"/>
    <w:p w14:paraId="5D50F211" w14:textId="77777777" w:rsidR="00E315EB" w:rsidRDefault="00E315EB" w:rsidP="00E001A2"/>
  </w:footnote>
  <w:footnote w:id="1">
    <w:p w14:paraId="0C75EADD" w14:textId="2BF3CEEC" w:rsidR="00F17D7A" w:rsidRDefault="00F17D7A">
      <w:pPr>
        <w:pStyle w:val="FootnoteText"/>
      </w:pPr>
      <w:r>
        <w:rPr>
          <w:rStyle w:val="FootnoteReference"/>
        </w:rPr>
        <w:footnoteRef/>
      </w:r>
      <w:r>
        <w:t xml:space="preserve"> </w:t>
      </w:r>
      <w:r>
        <w:fldChar w:fldCharType="begin" w:fldLock="1"/>
      </w:r>
      <w:r w:rsidR="00E77579">
        <w:instrText>ADDIN CSL_CITATION {"citationItems":[{"id":"ITEM-1","itemData":{"URL":"http://www.ssp.sp.gov.br/Estatistica/CorpoBombeiro.aspx","accessed":{"date-parts":[["2021","11","10"]]},"author":[{"dropping-particle":"","family":"Secretaria de Segurança Pública de São Paulo","given":"","non-dropping-particle":"","parse-names":false,"suffix":""}],"id":"ITEM-1","issued":{"date-parts":[["2021"]]},"title":"Dados Estatísticos do Corpo de Bombeiros do Estado de São Paulo","type":"webpage"},"uris":["http://www.mendeley.com/documents/?uuid=c1ead986-dbdb-4236-b276-361d9209be08"]}],"mendeley":{"formattedCitation":"SECRETARIA DE SEGURANÇA PÚBLICA DE SÃO PAULO, &lt;b&gt;Dados Estatísticos do Corpo de Bombeiros do Estado de São Paulo&lt;/b&gt;, disponível em: &lt;http://www.ssp.sp.gov.br/Estatistica/CorpoBombeiro.aspx&gt;, acesso em: 10 nov. 2021.","plainTextFormattedCitation":"SECRETARIA DE SEGURANÇA PÚBLICA DE SÃO PAULO, Dados Estatísticos do Corpo de Bombeiros do Estado de São Paulo, disponível em: , acesso em: 10 nov. 2021.","previouslyFormattedCitation":"SECRETARIA DE SEGURANÇA PÚBLICA DE SÃO PAULO, &lt;b&gt;Dados Estatísticos do Corpo de Bombeiros do Estado de São Paulo&lt;/b&gt;, disponível em: &lt;http://www.ssp.sp.gov.br/Estatistica/CorpoBombeiro.aspx&gt;, acesso em: 10 nov. 2021."},"properties":{"noteIndex":1},"schema":"https://github.com/citation-style-language/schema/raw/master/csl-citation.json"}</w:instrText>
      </w:r>
      <w:r>
        <w:fldChar w:fldCharType="separate"/>
      </w:r>
      <w:r w:rsidR="00A46042" w:rsidRPr="00A46042">
        <w:rPr>
          <w:noProof/>
        </w:rPr>
        <w:t xml:space="preserve">SECRETARIA DE SEGURANÇA PÚBLICA DE SÃO PAULO, </w:t>
      </w:r>
      <w:r w:rsidR="00A46042" w:rsidRPr="00A46042">
        <w:rPr>
          <w:b/>
          <w:noProof/>
        </w:rPr>
        <w:t>Dados Estatísticos do Corpo de Bombeiros do Estado de São Paulo</w:t>
      </w:r>
      <w:r w:rsidR="00A46042" w:rsidRPr="00A46042">
        <w:rPr>
          <w:noProof/>
        </w:rPr>
        <w:t>, disponível em: &lt;http://www.ssp.sp.gov.br/Estatistica/CorpoBombeiro.aspx&gt;, acesso em: 10 nov. 2021.</w:t>
      </w:r>
      <w:r>
        <w:fldChar w:fldCharType="end"/>
      </w:r>
    </w:p>
  </w:footnote>
  <w:footnote w:id="2">
    <w:p w14:paraId="0BC6B0DA" w14:textId="228B4A7F"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VMWARE, &lt;b&gt;Spring.io&lt;/b&gt;, disponível em: &lt;https://spring.io/&gt;, acesso em: 5 set. 2021.","plainTextFormattedCitation":"VMWARE, Spring.io, disponível em: , acesso em: 5 set. 2021.","previouslyFormattedCitation":"VMWARE, &lt;b&gt;Spring.io&lt;/b&gt;, disponível em: &lt;https://spring.io/&gt;, acesso em: 5 set. 2021."},"properties":{"noteIndex":2},"schema":"https://github.com/citation-style-language/schema/raw/master/csl-citation.json"}</w:instrText>
      </w:r>
      <w:r>
        <w:fldChar w:fldCharType="separate"/>
      </w:r>
      <w:r w:rsidR="00A46042" w:rsidRPr="00A46042">
        <w:rPr>
          <w:noProof/>
        </w:rPr>
        <w:t xml:space="preserve">VMWARE, </w:t>
      </w:r>
      <w:r w:rsidR="00A46042" w:rsidRPr="00A46042">
        <w:rPr>
          <w:b/>
          <w:noProof/>
        </w:rPr>
        <w:t>Spring.io</w:t>
      </w:r>
      <w:r w:rsidR="00A46042" w:rsidRPr="00A46042">
        <w:rPr>
          <w:noProof/>
        </w:rPr>
        <w:t>, disponível em: &lt;https://spring.io/&gt;, acesso em: 5 set. 2021.</w:t>
      </w:r>
      <w:r>
        <w:fldChar w:fldCharType="end"/>
      </w:r>
    </w:p>
  </w:footnote>
  <w:footnote w:id="3">
    <w:p w14:paraId="607B6047" w14:textId="3E833AF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3},"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4">
    <w:p w14:paraId="78296FC3" w14:textId="26158BF7"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4},"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5">
    <w:p w14:paraId="68B18239" w14:textId="066764ED"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5},"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6">
    <w:p w14:paraId="7CDDC49B" w14:textId="2F117FAF" w:rsidR="00B669E5" w:rsidRPr="008B52EC" w:rsidRDefault="00B669E5" w:rsidP="00B669E5">
      <w:pPr>
        <w:pStyle w:val="FootnoteText"/>
        <w:rPr>
          <w:lang w:val="en-US"/>
        </w:rPr>
      </w:pPr>
      <w:r w:rsidRPr="00743D8C">
        <w:rPr>
          <w:rStyle w:val="FootnoteReference"/>
        </w:rPr>
        <w:footnoteRef/>
      </w:r>
      <w:r w:rsidRPr="008B52EC">
        <w:rPr>
          <w:lang w:val="en-US"/>
        </w:rPr>
        <w:t xml:space="preserve"> </w:t>
      </w:r>
      <w:r>
        <w:fldChar w:fldCharType="begin" w:fldLock="1"/>
      </w:r>
      <w:r w:rsidR="00E77579">
        <w:rPr>
          <w:lang w:val="en-US"/>
        </w:rPr>
        <w:instrText>ADDIN CSL_CITATION {"citationItems":[{"id":"ITEM-1","itemData":{"URL":"https://spring.io/","accessed":{"date-parts":[["2021","9","5"]]},"author":[{"dropping-particle":"","family":"VMWare","given":"","non-dropping-particle":"","parse-names":false,"suffix":""}],"id":"ITEM-1","issued":{"date-parts":[["2021"]]},"title":"Spring.io","type":"webpage"},"uris":["http://www.mendeley.com/documents/?uuid=99b367da-59fd-491c-aef8-600a326e3e11"]}],"mendeley":{"formattedCitation":"&lt;i&gt;Ibid&lt;/i&gt;.","plainTextFormattedCitation":"Ibid.","previouslyFormattedCitation":"&lt;i&gt;Ibid&lt;/i&gt;."},"properties":{"noteIndex":6},"schema":"https://github.com/citation-style-language/schema/raw/master/csl-citation.json"}</w:instrText>
      </w:r>
      <w:r>
        <w:fldChar w:fldCharType="separate"/>
      </w:r>
      <w:r w:rsidRPr="008B52EC">
        <w:rPr>
          <w:i/>
          <w:noProof/>
          <w:lang w:val="en-US"/>
        </w:rPr>
        <w:t>Ibid</w:t>
      </w:r>
      <w:r w:rsidRPr="008B52EC">
        <w:rPr>
          <w:noProof/>
          <w:lang w:val="en-US"/>
        </w:rPr>
        <w:t>.</w:t>
      </w:r>
      <w:r>
        <w:fldChar w:fldCharType="end"/>
      </w:r>
    </w:p>
  </w:footnote>
  <w:footnote w:id="7">
    <w:p w14:paraId="62CC70D5" w14:textId="7EC46C62" w:rsidR="00B669E5" w:rsidRPr="0086152F" w:rsidRDefault="00B669E5" w:rsidP="00B669E5">
      <w:pPr>
        <w:pStyle w:val="FootnoteText"/>
        <w:rPr>
          <w:lang w:val="en-US"/>
        </w:rPr>
      </w:pPr>
      <w:r w:rsidRPr="00743D8C">
        <w:rPr>
          <w:rStyle w:val="FootnoteReference"/>
        </w:rPr>
        <w:footnoteRef/>
      </w:r>
      <w:r w:rsidRPr="0086152F">
        <w:rPr>
          <w:lang w:val="en-US"/>
        </w:rPr>
        <w:t xml:space="preserve"> </w:t>
      </w:r>
      <w:r>
        <w:fldChar w:fldCharType="begin" w:fldLock="1"/>
      </w:r>
      <w:r w:rsidR="00E77579">
        <w:rPr>
          <w:lang w:val="en-US"/>
        </w:rPr>
        <w:instrText>ADDIN CSL_CITATION {"citationItems":[{"id":"ITEM-1","itemData":{"URL":"https://reactjs.org/","accessed":{"date-parts":[["2021","9","9"]]},"container-title":"React - Facebook","id":"ITEM-1","issued":{"date-parts":[["2021"]]},"title":"React A JavaScript library for building user interfaces","type":"webpage"},"uris":["http://www.mendeley.com/documents/?uuid=b6c5b475-d6ed-4b92-aceb-128f65d583b1"]}],"mendeley":{"formattedCitation":"&lt;b&gt;React A JavaScript library for building user interfaces&lt;/b&gt;, React - Facebook, disponível em: &lt;https://reactjs.org/&gt;, acesso em: 9 set. 2021.","plainTextFormattedCitation":"React A JavaScript library for building user interfaces, React - Facebook, disponível em: , acesso em: 9 set. 2021.","previouslyFormattedCitation":"&lt;b&gt;React A JavaScript library for building user interfaces&lt;/b&gt;, React - Facebook, disponível em: &lt;https://reactjs.org/&gt;, acesso em: 9 set. 2021."},"properties":{"noteIndex":7},"schema":"https://github.com/citation-style-language/schema/raw/master/csl-citation.json"}</w:instrText>
      </w:r>
      <w:r>
        <w:fldChar w:fldCharType="separate"/>
      </w:r>
      <w:r w:rsidR="00A46042" w:rsidRPr="00A46042">
        <w:rPr>
          <w:b/>
          <w:noProof/>
          <w:lang w:val="en-US"/>
        </w:rPr>
        <w:t>React A JavaScript library for building user interfaces</w:t>
      </w:r>
      <w:r w:rsidR="00A46042" w:rsidRPr="00A46042">
        <w:rPr>
          <w:noProof/>
          <w:lang w:val="en-US"/>
        </w:rPr>
        <w:t>, React - Facebook, disponível em: &lt;https://reactjs.org/&gt;, acesso em: 9 set. 2021.</w:t>
      </w:r>
      <w:r>
        <w:fldChar w:fldCharType="end"/>
      </w:r>
    </w:p>
  </w:footnote>
  <w:footnote w:id="8">
    <w:p w14:paraId="58118567" w14:textId="762B982E" w:rsidR="00B669E5" w:rsidRDefault="00B669E5" w:rsidP="00B669E5">
      <w:pPr>
        <w:pStyle w:val="FootnoteText"/>
      </w:pPr>
      <w:r w:rsidRPr="00743D8C">
        <w:rPr>
          <w:rStyle w:val="FootnoteReference"/>
        </w:rPr>
        <w:footnoteRef/>
      </w:r>
      <w:r>
        <w:t xml:space="preserve"> </w:t>
      </w:r>
      <w:r>
        <w:fldChar w:fldCharType="begin" w:fldLock="1"/>
      </w:r>
      <w:r w:rsidR="00E77579">
        <w:instrText>ADDIN CSL_CITATION {"citationItems":[{"id":"ITEM-1","itemData":{"URL":"https://create-react-app.dev/","accessed":{"date-parts":[["2021","9","5"]]},"container-title":"Facebook","id":"ITEM-1","issued":{"date-parts":[["2021"]]},"title":"Create React App","type":"webpage"},"uris":["http://www.mendeley.com/documents/?uuid=99deb648-7cbb-415c-9c11-eb89e4b38b44"]}],"mendeley":{"formattedCitation":"&lt;b&gt;Create React App&lt;/b&gt;, Facebook, disponível em: &lt;https://create-react-app.dev/&gt;, acesso em: 5 set. 2021.","plainTextFormattedCitation":"Create React App, Facebook, disponível em: , acesso em: 5 set. 2021.","previouslyFormattedCitation":"&lt;b&gt;Create React App&lt;/b&gt;, Facebook, disponível em: &lt;https://create-react-app.dev/&gt;, acesso em: 5 set. 2021."},"properties":{"noteIndex":8},"schema":"https://github.com/citation-style-language/schema/raw/master/csl-citation.json"}</w:instrText>
      </w:r>
      <w:r>
        <w:fldChar w:fldCharType="separate"/>
      </w:r>
      <w:r w:rsidR="00A46042" w:rsidRPr="00A46042">
        <w:rPr>
          <w:b/>
          <w:noProof/>
        </w:rPr>
        <w:t>Create React App</w:t>
      </w:r>
      <w:r w:rsidR="00A46042" w:rsidRPr="00A46042">
        <w:rPr>
          <w:noProof/>
        </w:rPr>
        <w:t>, Facebook, disponível em: &lt;https://create-react-app.dev/&gt;, acesso em: 5 set. 2021.</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E0536" w14:textId="6D11A9FC" w:rsidR="00227E98" w:rsidRDefault="00227E98">
    <w:pPr>
      <w:pStyle w:val="Header"/>
    </w:pPr>
  </w:p>
  <w:p w14:paraId="54519DE6" w14:textId="02047235" w:rsidR="00192A71" w:rsidRDefault="00192A71" w:rsidP="00192A71">
    <w:pPr>
      <w:pStyle w:val="Header"/>
      <w:tabs>
        <w:tab w:val="clear" w:pos="4513"/>
        <w:tab w:val="clear" w:pos="9026"/>
        <w:tab w:val="left" w:pos="1155"/>
      </w:tabs>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4BA083" w14:textId="77777777" w:rsidR="00192A71" w:rsidRDefault="00192A7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3512867"/>
      <w:docPartObj>
        <w:docPartGallery w:val="Page Numbers (Top of Page)"/>
        <w:docPartUnique/>
      </w:docPartObj>
    </w:sdtPr>
    <w:sdtEndPr>
      <w:rPr>
        <w:noProof/>
      </w:rPr>
    </w:sdtEndPr>
    <w:sdtContent>
      <w:p w14:paraId="0D64F3E6" w14:textId="5F5C991D" w:rsidR="00227E98" w:rsidRDefault="007921D2">
        <w:pPr>
          <w:pStyle w:val="Header"/>
        </w:pPr>
        <w:r>
          <w:fldChar w:fldCharType="begin"/>
        </w:r>
        <w:r>
          <w:instrText xml:space="preserve"> PAGE   \* MERGEFORMAT </w:instrText>
        </w:r>
        <w:r>
          <w:fldChar w:fldCharType="separate"/>
        </w:r>
        <w:r>
          <w:rPr>
            <w:noProof/>
          </w:rPr>
          <w:t>2</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1457279"/>
      <w:docPartObj>
        <w:docPartGallery w:val="Page Numbers (Top of Page)"/>
        <w:docPartUnique/>
      </w:docPartObj>
    </w:sdtPr>
    <w:sdtEndPr>
      <w:rPr>
        <w:noProof/>
      </w:rPr>
    </w:sdtEndPr>
    <w:sdtContent>
      <w:p w14:paraId="6DA480F6" w14:textId="2E6A5861" w:rsidR="00227E98" w:rsidRDefault="007921D2" w:rsidP="00845DDD">
        <w:pPr>
          <w:pStyle w:val="Header"/>
          <w:tabs>
            <w:tab w:val="clear" w:pos="9026"/>
            <w:tab w:val="right" w:pos="9072"/>
          </w:tabs>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0D771" w14:textId="4CDCDCD2" w:rsidR="00990942" w:rsidRDefault="00990942" w:rsidP="00227E98">
    <w:pPr>
      <w:pStyle w:val="Header"/>
      <w:tabs>
        <w:tab w:val="clear" w:pos="4513"/>
        <w:tab w:val="clear" w:pos="9026"/>
        <w:tab w:val="left" w:pos="1215"/>
      </w:tabs>
    </w:pPr>
  </w:p>
  <w:p w14:paraId="3A45FA77" w14:textId="77777777" w:rsidR="00990942" w:rsidRDefault="00990942" w:rsidP="00E001A2">
    <w:pPr>
      <w:pStyle w:val="Header"/>
    </w:pPr>
  </w:p>
  <w:p w14:paraId="78DF07DE" w14:textId="77777777" w:rsidR="00F90856" w:rsidRDefault="00F90856" w:rsidP="00E001A2"/>
  <w:p w14:paraId="2987AA5C" w14:textId="77777777" w:rsidR="00F90856" w:rsidRDefault="00F90856" w:rsidP="00E001A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6714CD"/>
    <w:multiLevelType w:val="multilevel"/>
    <w:tmpl w:val="C0A88DEE"/>
    <w:lvl w:ilvl="0">
      <w:start w:val="1"/>
      <w:numFmt w:val="decimal"/>
      <w:lvlText w:val="%1"/>
      <w:lvlJc w:val="left"/>
      <w:pPr>
        <w:ind w:left="431" w:hanging="431"/>
      </w:pPr>
      <w:rPr>
        <w:rFonts w:hint="default"/>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 w15:restartNumberingAfterBreak="0">
    <w:nsid w:val="09331144"/>
    <w:multiLevelType w:val="multilevel"/>
    <w:tmpl w:val="0416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193535C1"/>
    <w:multiLevelType w:val="multilevel"/>
    <w:tmpl w:val="04160025"/>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1A85176"/>
    <w:multiLevelType w:val="multilevel"/>
    <w:tmpl w:val="239A207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39A2300A"/>
    <w:multiLevelType w:val="multilevel"/>
    <w:tmpl w:val="7B62C520"/>
    <w:lvl w:ilvl="0">
      <w:start w:val="1"/>
      <w:numFmt w:val="none"/>
      <w:lvlText w:val="1"/>
      <w:lvlJc w:val="left"/>
      <w:pPr>
        <w:ind w:left="431" w:hanging="431"/>
      </w:pPr>
      <w:rPr>
        <w:rFonts w:ascii="Times New Roman" w:hAnsi="Times New Roman"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1.%2"/>
      <w:lvlJc w:val="left"/>
      <w:pPr>
        <w:ind w:left="431" w:hanging="431"/>
      </w:pPr>
      <w:rPr>
        <w:rFonts w:hint="default"/>
      </w:rPr>
    </w:lvl>
    <w:lvl w:ilvl="2">
      <w:start w:val="1"/>
      <w:numFmt w:val="decimal"/>
      <w:lvlText w:val="1%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5" w15:restartNumberingAfterBreak="0">
    <w:nsid w:val="3C0F4404"/>
    <w:multiLevelType w:val="multilevel"/>
    <w:tmpl w:val="89C82FD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4D8D54EC"/>
    <w:multiLevelType w:val="multilevel"/>
    <w:tmpl w:val="0416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7" w15:restartNumberingAfterBreak="0">
    <w:nsid w:val="4F275193"/>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5326329F"/>
    <w:multiLevelType w:val="multilevel"/>
    <w:tmpl w:val="FB22F478"/>
    <w:lvl w:ilvl="0">
      <w:start w:val="1"/>
      <w:numFmt w:val="decimal"/>
      <w:lvlText w:val="%1"/>
      <w:lvlJc w:val="left"/>
      <w:pPr>
        <w:ind w:left="431" w:hanging="431"/>
      </w:pPr>
      <w:rPr>
        <w:rFonts w:ascii="Times New Roman" w:hAnsi="Times New Roman" w:hint="default"/>
        <w:b/>
        <w:i w:val="0"/>
        <w:caps/>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2.%1"/>
      <w:lvlJc w:val="left"/>
      <w:pPr>
        <w:ind w:left="431" w:hanging="431"/>
      </w:pPr>
      <w:rPr>
        <w:rFonts w:ascii="Times New Roman" w:hAnsi="Times New Roman" w:hint="default"/>
        <w:b/>
        <w:i w:val="0"/>
        <w:sz w:val="24"/>
      </w:rPr>
    </w:lvl>
    <w:lvl w:ilvl="2">
      <w:start w:val="1"/>
      <w:numFmt w:val="decimal"/>
      <w:lvlText w:val="%1.%2.%3"/>
      <w:lvlJc w:val="left"/>
      <w:pPr>
        <w:ind w:left="431" w:hanging="431"/>
      </w:pPr>
      <w:rPr>
        <w:rFonts w:ascii="Times New Roman" w:hAnsi="Times New Roman" w:hint="default"/>
        <w:b w:val="0"/>
        <w:i w:val="0"/>
        <w:sz w:val="24"/>
      </w:rPr>
    </w:lvl>
    <w:lvl w:ilvl="3">
      <w:start w:val="1"/>
      <w:numFmt w:val="decimal"/>
      <w:pStyle w:val="Heading4"/>
      <w:lvlText w:val="%1.%2.%3.%4"/>
      <w:lvlJc w:val="left"/>
      <w:pPr>
        <w:ind w:left="431" w:hanging="431"/>
      </w:pPr>
      <w:rPr>
        <w:rFonts w:ascii="Times New Roman" w:hAnsi="Times New Roman" w:hint="default"/>
        <w:b w:val="0"/>
        <w:i w:val="0"/>
        <w:sz w:val="24"/>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9" w15:restartNumberingAfterBreak="0">
    <w:nsid w:val="5A1D5A96"/>
    <w:multiLevelType w:val="multilevel"/>
    <w:tmpl w:val="5BF65CFE"/>
    <w:lvl w:ilvl="0">
      <w:start w:val="1"/>
      <w:numFmt w:val="decimal"/>
      <w:lvlText w:val="%1"/>
      <w:lvlJc w:val="left"/>
      <w:pPr>
        <w:ind w:left="432" w:hanging="432"/>
      </w:pPr>
      <w:rPr>
        <w:rFonts w:hint="default"/>
        <w:b/>
        <w:i w:val="0"/>
        <w:caps w:val="0"/>
        <w:strike w:val="0"/>
        <w:dstrike w:val="0"/>
        <w:vanish w:val="0"/>
        <w:color w:val="auto"/>
        <w:kern w:val="0"/>
        <w:sz w:val="24"/>
        <w:u w:val="none"/>
        <w:vertAlign w:val="baseline"/>
        <w14:ligatures w14:val="none"/>
        <w14:numForm w14:val="default"/>
        <w14:numSpacing w14:val="default"/>
        <w14:stylisticSets/>
        <w14:cntxtAlts w14: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5"/>
  </w:num>
  <w:num w:numId="2">
    <w:abstractNumId w:val="6"/>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num>
  <w:num w:numId="10">
    <w:abstractNumId w:val="4"/>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2"/>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mirrorMargins/>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09"/>
  <w:hyphenationZone w:val="425"/>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5FCF"/>
    <w:rsid w:val="00011288"/>
    <w:rsid w:val="00015FCF"/>
    <w:rsid w:val="00026641"/>
    <w:rsid w:val="000362BB"/>
    <w:rsid w:val="000576D3"/>
    <w:rsid w:val="000758C9"/>
    <w:rsid w:val="00095226"/>
    <w:rsid w:val="000F113D"/>
    <w:rsid w:val="000F2966"/>
    <w:rsid w:val="00107D88"/>
    <w:rsid w:val="00137D3A"/>
    <w:rsid w:val="00160146"/>
    <w:rsid w:val="00170E9C"/>
    <w:rsid w:val="00192A71"/>
    <w:rsid w:val="00197288"/>
    <w:rsid w:val="001B7C01"/>
    <w:rsid w:val="00227E98"/>
    <w:rsid w:val="0024213C"/>
    <w:rsid w:val="0025106E"/>
    <w:rsid w:val="002654E9"/>
    <w:rsid w:val="002743C3"/>
    <w:rsid w:val="002870B4"/>
    <w:rsid w:val="00295191"/>
    <w:rsid w:val="002B6ACF"/>
    <w:rsid w:val="002D2547"/>
    <w:rsid w:val="0030266B"/>
    <w:rsid w:val="00341E39"/>
    <w:rsid w:val="003B5D24"/>
    <w:rsid w:val="003C6048"/>
    <w:rsid w:val="00400C26"/>
    <w:rsid w:val="00406440"/>
    <w:rsid w:val="004D4DBB"/>
    <w:rsid w:val="004E0EB3"/>
    <w:rsid w:val="004E140C"/>
    <w:rsid w:val="00502F85"/>
    <w:rsid w:val="00512AE0"/>
    <w:rsid w:val="0051665A"/>
    <w:rsid w:val="00554EE2"/>
    <w:rsid w:val="005A16CB"/>
    <w:rsid w:val="005A1D30"/>
    <w:rsid w:val="005B39D6"/>
    <w:rsid w:val="005D136A"/>
    <w:rsid w:val="005F663A"/>
    <w:rsid w:val="0062614B"/>
    <w:rsid w:val="006B6D61"/>
    <w:rsid w:val="006C538F"/>
    <w:rsid w:val="006C66EA"/>
    <w:rsid w:val="006F7666"/>
    <w:rsid w:val="00702C32"/>
    <w:rsid w:val="00715CE9"/>
    <w:rsid w:val="00735046"/>
    <w:rsid w:val="00736F28"/>
    <w:rsid w:val="00753022"/>
    <w:rsid w:val="00755B24"/>
    <w:rsid w:val="00763017"/>
    <w:rsid w:val="00765658"/>
    <w:rsid w:val="00774E78"/>
    <w:rsid w:val="00780D45"/>
    <w:rsid w:val="0078485E"/>
    <w:rsid w:val="007921D2"/>
    <w:rsid w:val="007C6C99"/>
    <w:rsid w:val="007E16D7"/>
    <w:rsid w:val="007E7C14"/>
    <w:rsid w:val="00806C52"/>
    <w:rsid w:val="00814ED0"/>
    <w:rsid w:val="0082167D"/>
    <w:rsid w:val="00826D45"/>
    <w:rsid w:val="00842D60"/>
    <w:rsid w:val="00845DDD"/>
    <w:rsid w:val="008C3074"/>
    <w:rsid w:val="008D6948"/>
    <w:rsid w:val="008F5F5F"/>
    <w:rsid w:val="00915BF9"/>
    <w:rsid w:val="009534BE"/>
    <w:rsid w:val="00990942"/>
    <w:rsid w:val="00995AE5"/>
    <w:rsid w:val="009A3777"/>
    <w:rsid w:val="009C5E68"/>
    <w:rsid w:val="009E4A75"/>
    <w:rsid w:val="009F39BA"/>
    <w:rsid w:val="00A46042"/>
    <w:rsid w:val="00A946C0"/>
    <w:rsid w:val="00AB14A9"/>
    <w:rsid w:val="00AC09B8"/>
    <w:rsid w:val="00B60A09"/>
    <w:rsid w:val="00B669E5"/>
    <w:rsid w:val="00B8052E"/>
    <w:rsid w:val="00BA5515"/>
    <w:rsid w:val="00BB5B98"/>
    <w:rsid w:val="00BC603B"/>
    <w:rsid w:val="00BD5901"/>
    <w:rsid w:val="00BF5044"/>
    <w:rsid w:val="00C53D9F"/>
    <w:rsid w:val="00CA2560"/>
    <w:rsid w:val="00CA4165"/>
    <w:rsid w:val="00CF28BB"/>
    <w:rsid w:val="00D43BD5"/>
    <w:rsid w:val="00D55287"/>
    <w:rsid w:val="00D80FF4"/>
    <w:rsid w:val="00DA669B"/>
    <w:rsid w:val="00E001A2"/>
    <w:rsid w:val="00E07001"/>
    <w:rsid w:val="00E13215"/>
    <w:rsid w:val="00E315EB"/>
    <w:rsid w:val="00E77579"/>
    <w:rsid w:val="00EA6A23"/>
    <w:rsid w:val="00EB484C"/>
    <w:rsid w:val="00ED5EE6"/>
    <w:rsid w:val="00F17D7A"/>
    <w:rsid w:val="00F60690"/>
    <w:rsid w:val="00F82488"/>
    <w:rsid w:val="00F90722"/>
    <w:rsid w:val="00F90856"/>
    <w:rsid w:val="00F9220A"/>
    <w:rsid w:val="00FC616F"/>
    <w:rsid w:val="00FD580D"/>
    <w:rsid w:val="00FE72F1"/>
    <w:rsid w:val="00FF5EF7"/>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E8DDCD"/>
  <w15:chartTrackingRefBased/>
  <w15:docId w15:val="{837E3DB6-14BA-42EC-A7F0-5366B74BEF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qFormat="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515"/>
    <w:pPr>
      <w:spacing w:after="0" w:line="360" w:lineRule="auto"/>
      <w:ind w:firstLine="709"/>
      <w:jc w:val="both"/>
    </w:pPr>
    <w:rPr>
      <w:rFonts w:ascii="Times New Roman" w:hAnsi="Times New Roman"/>
      <w:sz w:val="24"/>
    </w:rPr>
  </w:style>
  <w:style w:type="paragraph" w:styleId="Heading1">
    <w:name w:val="heading 1"/>
    <w:next w:val="Normal"/>
    <w:link w:val="Heading1Char"/>
    <w:autoRedefine/>
    <w:uiPriority w:val="9"/>
    <w:qFormat/>
    <w:rsid w:val="00F9220A"/>
    <w:pPr>
      <w:numPr>
        <w:numId w:val="14"/>
      </w:numPr>
      <w:spacing w:after="0" w:line="360" w:lineRule="auto"/>
      <w:ind w:left="0" w:firstLine="0"/>
      <w:outlineLvl w:val="0"/>
    </w:pPr>
    <w:rPr>
      <w:rFonts w:ascii="Times New Roman" w:hAnsi="Times New Roman" w:cs="Times New Roman"/>
      <w:b/>
      <w:bCs/>
      <w:caps/>
      <w:sz w:val="24"/>
      <w:szCs w:val="24"/>
    </w:rPr>
  </w:style>
  <w:style w:type="paragraph" w:styleId="Heading2">
    <w:name w:val="heading 2"/>
    <w:basedOn w:val="Heading1"/>
    <w:next w:val="Normal"/>
    <w:link w:val="Heading2Char"/>
    <w:autoRedefine/>
    <w:uiPriority w:val="9"/>
    <w:unhideWhenUsed/>
    <w:qFormat/>
    <w:rsid w:val="00F90722"/>
    <w:pPr>
      <w:numPr>
        <w:ilvl w:val="1"/>
      </w:numPr>
      <w:ind w:left="0" w:firstLine="0"/>
      <w:outlineLvl w:val="1"/>
    </w:pPr>
    <w:rPr>
      <w:caps w:val="0"/>
    </w:rPr>
  </w:style>
  <w:style w:type="paragraph" w:styleId="Heading3">
    <w:name w:val="heading 3"/>
    <w:basedOn w:val="Heading2"/>
    <w:next w:val="Normal"/>
    <w:link w:val="Heading3Char"/>
    <w:autoRedefine/>
    <w:uiPriority w:val="9"/>
    <w:unhideWhenUsed/>
    <w:qFormat/>
    <w:rsid w:val="00F90722"/>
    <w:pPr>
      <w:keepNext/>
      <w:keepLines/>
      <w:numPr>
        <w:ilvl w:val="2"/>
      </w:numPr>
      <w:ind w:left="0" w:firstLine="0"/>
      <w:outlineLvl w:val="2"/>
    </w:pPr>
    <w:rPr>
      <w:b w:val="0"/>
    </w:rPr>
  </w:style>
  <w:style w:type="paragraph" w:styleId="Heading4">
    <w:name w:val="heading 4"/>
    <w:basedOn w:val="Normal"/>
    <w:next w:val="Normal"/>
    <w:link w:val="Heading4Char"/>
    <w:uiPriority w:val="9"/>
    <w:semiHidden/>
    <w:unhideWhenUsed/>
    <w:rsid w:val="00814ED0"/>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14ED0"/>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14ED0"/>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14ED0"/>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14E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14E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9220A"/>
    <w:rPr>
      <w:rFonts w:ascii="Times New Roman" w:hAnsi="Times New Roman" w:cs="Times New Roman"/>
      <w:b/>
      <w:bCs/>
      <w:caps/>
      <w:sz w:val="24"/>
      <w:szCs w:val="24"/>
    </w:rPr>
  </w:style>
  <w:style w:type="paragraph" w:styleId="TOC1">
    <w:name w:val="toc 1"/>
    <w:basedOn w:val="Heading1"/>
    <w:next w:val="Heading2"/>
    <w:link w:val="TOC1Char"/>
    <w:autoRedefine/>
    <w:uiPriority w:val="39"/>
    <w:unhideWhenUsed/>
    <w:rsid w:val="00E13215"/>
    <w:pPr>
      <w:numPr>
        <w:numId w:val="0"/>
      </w:numPr>
      <w:tabs>
        <w:tab w:val="left" w:pos="1134"/>
        <w:tab w:val="right" w:leader="dot" w:pos="9061"/>
      </w:tabs>
    </w:pPr>
    <w:rPr>
      <w:rFonts w:cstheme="minorHAnsi"/>
      <w:bCs w:val="0"/>
      <w:noProof/>
      <w:szCs w:val="20"/>
    </w:rPr>
  </w:style>
  <w:style w:type="paragraph" w:styleId="TOC2">
    <w:name w:val="toc 2"/>
    <w:basedOn w:val="Heading2"/>
    <w:next w:val="Heading2"/>
    <w:autoRedefine/>
    <w:uiPriority w:val="39"/>
    <w:unhideWhenUsed/>
    <w:rsid w:val="00E13215"/>
    <w:pPr>
      <w:numPr>
        <w:ilvl w:val="0"/>
        <w:numId w:val="0"/>
      </w:numPr>
      <w:tabs>
        <w:tab w:val="left" w:pos="1134"/>
        <w:tab w:val="right" w:leader="dot" w:pos="9062"/>
      </w:tabs>
    </w:pPr>
    <w:rPr>
      <w:rFonts w:cstheme="minorHAnsi"/>
      <w:szCs w:val="20"/>
    </w:rPr>
  </w:style>
  <w:style w:type="character" w:customStyle="1" w:styleId="Heading2Char">
    <w:name w:val="Heading 2 Char"/>
    <w:basedOn w:val="DefaultParagraphFont"/>
    <w:link w:val="Heading2"/>
    <w:uiPriority w:val="9"/>
    <w:rsid w:val="00F90722"/>
    <w:rPr>
      <w:rFonts w:ascii="Times New Roman" w:hAnsi="Times New Roman" w:cs="Times New Roman"/>
      <w:b/>
      <w:bCs/>
      <w:sz w:val="24"/>
      <w:szCs w:val="24"/>
    </w:rPr>
  </w:style>
  <w:style w:type="paragraph" w:styleId="Title">
    <w:name w:val="Title"/>
    <w:basedOn w:val="Normal"/>
    <w:next w:val="Normal"/>
    <w:link w:val="TitleChar"/>
    <w:uiPriority w:val="10"/>
    <w:qFormat/>
    <w:rsid w:val="00295191"/>
    <w:pPr>
      <w:jc w:val="center"/>
    </w:pPr>
    <w:rPr>
      <w:rFonts w:eastAsiaTheme="majorEastAsia" w:cstheme="majorBidi"/>
      <w:b/>
      <w:caps/>
      <w:szCs w:val="56"/>
    </w:rPr>
  </w:style>
  <w:style w:type="character" w:customStyle="1" w:styleId="TitleChar">
    <w:name w:val="Title Char"/>
    <w:basedOn w:val="DefaultParagraphFont"/>
    <w:link w:val="Title"/>
    <w:uiPriority w:val="10"/>
    <w:rsid w:val="00295191"/>
    <w:rPr>
      <w:rFonts w:ascii="Times New Roman" w:eastAsiaTheme="majorEastAsia" w:hAnsi="Times New Roman" w:cstheme="majorBidi"/>
      <w:b/>
      <w:caps/>
      <w:sz w:val="24"/>
      <w:szCs w:val="56"/>
    </w:rPr>
  </w:style>
  <w:style w:type="paragraph" w:styleId="TOCHeading">
    <w:name w:val="TOC Heading"/>
    <w:basedOn w:val="Heading1"/>
    <w:next w:val="Normal"/>
    <w:uiPriority w:val="39"/>
    <w:unhideWhenUsed/>
    <w:qFormat/>
    <w:rsid w:val="00137D3A"/>
    <w:pPr>
      <w:spacing w:line="259" w:lineRule="auto"/>
      <w:outlineLvl w:val="9"/>
    </w:pPr>
    <w:rPr>
      <w:rFonts w:asciiTheme="majorHAnsi" w:hAnsiTheme="majorHAnsi"/>
      <w:b w:val="0"/>
      <w:caps w:val="0"/>
      <w:color w:val="2F5496" w:themeColor="accent1" w:themeShade="BF"/>
      <w:sz w:val="32"/>
      <w:lang w:eastAsia="pt-BR"/>
    </w:rPr>
  </w:style>
  <w:style w:type="character" w:styleId="Hyperlink">
    <w:name w:val="Hyperlink"/>
    <w:basedOn w:val="DefaultParagraphFont"/>
    <w:uiPriority w:val="99"/>
    <w:unhideWhenUsed/>
    <w:qFormat/>
    <w:rsid w:val="0030266B"/>
    <w:rPr>
      <w:rFonts w:ascii="Times New Roman" w:hAnsi="Times New Roman"/>
      <w:color w:val="auto"/>
      <w:sz w:val="24"/>
      <w:u w:val="none"/>
    </w:rPr>
  </w:style>
  <w:style w:type="paragraph" w:styleId="TOC3">
    <w:name w:val="toc 3"/>
    <w:basedOn w:val="Heading2"/>
    <w:next w:val="Normal"/>
    <w:autoRedefine/>
    <w:uiPriority w:val="39"/>
    <w:unhideWhenUsed/>
    <w:rsid w:val="00E13215"/>
    <w:pPr>
      <w:numPr>
        <w:ilvl w:val="0"/>
        <w:numId w:val="0"/>
      </w:numPr>
      <w:tabs>
        <w:tab w:val="left" w:pos="1134"/>
        <w:tab w:val="right" w:leader="dot" w:pos="9061"/>
      </w:tabs>
    </w:pPr>
    <w:rPr>
      <w:rFonts w:cstheme="minorHAnsi"/>
      <w:b w:val="0"/>
      <w:iCs/>
      <w:szCs w:val="20"/>
    </w:rPr>
  </w:style>
  <w:style w:type="paragraph" w:styleId="TOC4">
    <w:name w:val="toc 4"/>
    <w:basedOn w:val="Normal"/>
    <w:next w:val="Normal"/>
    <w:autoRedefine/>
    <w:uiPriority w:val="39"/>
    <w:unhideWhenUsed/>
    <w:rsid w:val="00137D3A"/>
    <w:pPr>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137D3A"/>
    <w:pPr>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137D3A"/>
    <w:pPr>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137D3A"/>
    <w:pPr>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137D3A"/>
    <w:pPr>
      <w:ind w:left="1680"/>
      <w:jc w:val="left"/>
    </w:pPr>
    <w:rPr>
      <w:rFonts w:asciiTheme="minorHAnsi" w:hAnsiTheme="minorHAnsi" w:cstheme="minorHAnsi"/>
      <w:sz w:val="18"/>
      <w:szCs w:val="18"/>
    </w:rPr>
  </w:style>
  <w:style w:type="paragraph" w:styleId="TOC9">
    <w:name w:val="toc 9"/>
    <w:next w:val="Normal"/>
    <w:autoRedefine/>
    <w:uiPriority w:val="39"/>
    <w:unhideWhenUsed/>
    <w:qFormat/>
    <w:rsid w:val="00E13215"/>
    <w:pPr>
      <w:tabs>
        <w:tab w:val="left" w:pos="1134"/>
        <w:tab w:val="right" w:leader="dot" w:pos="9061"/>
      </w:tabs>
      <w:ind w:left="1134"/>
    </w:pPr>
    <w:rPr>
      <w:rFonts w:ascii="Times New Roman" w:hAnsi="Times New Roman" w:cstheme="minorHAnsi"/>
      <w:b/>
      <w:caps/>
      <w:sz w:val="24"/>
      <w:szCs w:val="18"/>
    </w:rPr>
  </w:style>
  <w:style w:type="character" w:customStyle="1" w:styleId="TOC1Char">
    <w:name w:val="TOC 1 Char"/>
    <w:basedOn w:val="DefaultParagraphFont"/>
    <w:link w:val="TOC1"/>
    <w:uiPriority w:val="39"/>
    <w:rsid w:val="00E13215"/>
    <w:rPr>
      <w:rFonts w:ascii="Times New Roman" w:hAnsi="Times New Roman" w:cstheme="minorHAnsi"/>
      <w:b/>
      <w:caps/>
      <w:noProof/>
      <w:sz w:val="24"/>
      <w:szCs w:val="20"/>
    </w:rPr>
  </w:style>
  <w:style w:type="character" w:customStyle="1" w:styleId="Heading3Char">
    <w:name w:val="Heading 3 Char"/>
    <w:basedOn w:val="DefaultParagraphFont"/>
    <w:link w:val="Heading3"/>
    <w:uiPriority w:val="9"/>
    <w:rsid w:val="00F90722"/>
    <w:rPr>
      <w:rFonts w:ascii="Times New Roman" w:hAnsi="Times New Roman" w:cs="Times New Roman"/>
      <w:bCs/>
      <w:sz w:val="24"/>
      <w:szCs w:val="24"/>
    </w:rPr>
  </w:style>
  <w:style w:type="paragraph" w:styleId="Header">
    <w:name w:val="header"/>
    <w:basedOn w:val="Normal"/>
    <w:link w:val="HeaderChar"/>
    <w:uiPriority w:val="99"/>
    <w:unhideWhenUsed/>
    <w:rsid w:val="00990942"/>
    <w:pPr>
      <w:tabs>
        <w:tab w:val="center" w:pos="4513"/>
        <w:tab w:val="right" w:pos="9026"/>
      </w:tabs>
    </w:pPr>
  </w:style>
  <w:style w:type="character" w:customStyle="1" w:styleId="HeaderChar">
    <w:name w:val="Header Char"/>
    <w:basedOn w:val="DefaultParagraphFont"/>
    <w:link w:val="Header"/>
    <w:uiPriority w:val="99"/>
    <w:rsid w:val="00990942"/>
    <w:rPr>
      <w:rFonts w:ascii="Times New Roman" w:hAnsi="Times New Roman"/>
      <w:sz w:val="24"/>
    </w:rPr>
  </w:style>
  <w:style w:type="paragraph" w:styleId="Footer">
    <w:name w:val="footer"/>
    <w:basedOn w:val="Normal"/>
    <w:link w:val="FooterChar"/>
    <w:uiPriority w:val="99"/>
    <w:unhideWhenUsed/>
    <w:rsid w:val="00990942"/>
    <w:pPr>
      <w:tabs>
        <w:tab w:val="center" w:pos="4513"/>
        <w:tab w:val="right" w:pos="9026"/>
      </w:tabs>
    </w:pPr>
  </w:style>
  <w:style w:type="character" w:customStyle="1" w:styleId="FooterChar">
    <w:name w:val="Footer Char"/>
    <w:basedOn w:val="DefaultParagraphFont"/>
    <w:link w:val="Footer"/>
    <w:uiPriority w:val="99"/>
    <w:rsid w:val="00990942"/>
    <w:rPr>
      <w:rFonts w:ascii="Times New Roman" w:hAnsi="Times New Roman"/>
      <w:sz w:val="24"/>
    </w:rPr>
  </w:style>
  <w:style w:type="paragraph" w:styleId="NoSpacing">
    <w:name w:val="No Spacing"/>
    <w:aliases w:val="No Spacin"/>
    <w:basedOn w:val="Normal"/>
    <w:autoRedefine/>
    <w:uiPriority w:val="1"/>
    <w:qFormat/>
    <w:rsid w:val="009E4A75"/>
  </w:style>
  <w:style w:type="paragraph" w:styleId="Subtitle">
    <w:name w:val="Subtitle"/>
    <w:next w:val="Normal"/>
    <w:link w:val="SubtitleChar"/>
    <w:autoRedefine/>
    <w:uiPriority w:val="11"/>
    <w:qFormat/>
    <w:rsid w:val="00D43BD5"/>
    <w:pPr>
      <w:numPr>
        <w:ilvl w:val="1"/>
      </w:numPr>
      <w:spacing w:after="0" w:line="360" w:lineRule="auto"/>
      <w:jc w:val="center"/>
    </w:pPr>
    <w:rPr>
      <w:rFonts w:ascii="Times New Roman" w:eastAsiaTheme="minorEastAsia" w:hAnsi="Times New Roman"/>
      <w:sz w:val="24"/>
    </w:rPr>
  </w:style>
  <w:style w:type="character" w:customStyle="1" w:styleId="SubtitleChar">
    <w:name w:val="Subtitle Char"/>
    <w:basedOn w:val="DefaultParagraphFont"/>
    <w:link w:val="Subtitle"/>
    <w:uiPriority w:val="11"/>
    <w:rsid w:val="00D43BD5"/>
    <w:rPr>
      <w:rFonts w:ascii="Times New Roman" w:eastAsiaTheme="minorEastAsia" w:hAnsi="Times New Roman"/>
      <w:sz w:val="24"/>
    </w:rPr>
  </w:style>
  <w:style w:type="character" w:styleId="SubtleEmphasis">
    <w:name w:val="Subtle Emphasis"/>
    <w:basedOn w:val="DefaultParagraphFont"/>
    <w:uiPriority w:val="19"/>
    <w:qFormat/>
    <w:rsid w:val="00E001A2"/>
    <w:rPr>
      <w:i/>
      <w:iCs/>
      <w:color w:val="404040" w:themeColor="text1" w:themeTint="BF"/>
    </w:rPr>
  </w:style>
  <w:style w:type="paragraph" w:customStyle="1" w:styleId="Half-RightText">
    <w:name w:val="Half-Right Text"/>
    <w:link w:val="Half-RightTextChar"/>
    <w:autoRedefine/>
    <w:qFormat/>
    <w:rsid w:val="00AB14A9"/>
    <w:pPr>
      <w:spacing w:after="0" w:line="240" w:lineRule="auto"/>
      <w:ind w:left="4536"/>
      <w:jc w:val="both"/>
    </w:pPr>
    <w:rPr>
      <w:rFonts w:ascii="Times New Roman" w:eastAsiaTheme="majorEastAsia" w:hAnsi="Times New Roman" w:cstheme="majorBidi"/>
      <w:sz w:val="24"/>
      <w:szCs w:val="56"/>
    </w:rPr>
  </w:style>
  <w:style w:type="character" w:customStyle="1" w:styleId="Half-RightTextChar">
    <w:name w:val="Half-Right Text Char"/>
    <w:basedOn w:val="TitleChar"/>
    <w:link w:val="Half-RightText"/>
    <w:rsid w:val="00AB14A9"/>
    <w:rPr>
      <w:rFonts w:ascii="Times New Roman" w:eastAsiaTheme="majorEastAsia" w:hAnsi="Times New Roman" w:cstheme="majorBidi"/>
      <w:b w:val="0"/>
      <w:caps w:val="0"/>
      <w:sz w:val="24"/>
      <w:szCs w:val="56"/>
    </w:rPr>
  </w:style>
  <w:style w:type="paragraph" w:styleId="Quote">
    <w:name w:val="Quote"/>
    <w:aliases w:val="Citação com mais de três linhas"/>
    <w:basedOn w:val="Normal"/>
    <w:next w:val="Normal"/>
    <w:link w:val="QuoteChar"/>
    <w:autoRedefine/>
    <w:uiPriority w:val="29"/>
    <w:qFormat/>
    <w:rsid w:val="00FF5EF7"/>
    <w:pPr>
      <w:ind w:left="2268"/>
    </w:pPr>
    <w:rPr>
      <w:iCs/>
      <w:sz w:val="20"/>
    </w:rPr>
  </w:style>
  <w:style w:type="character" w:customStyle="1" w:styleId="QuoteChar">
    <w:name w:val="Quote Char"/>
    <w:aliases w:val="Citação com mais de três linhas Char"/>
    <w:basedOn w:val="DefaultParagraphFont"/>
    <w:link w:val="Quote"/>
    <w:uiPriority w:val="29"/>
    <w:rsid w:val="00FF5EF7"/>
    <w:rPr>
      <w:rFonts w:ascii="Times New Roman" w:hAnsi="Times New Roman"/>
      <w:iCs/>
      <w:sz w:val="20"/>
    </w:rPr>
  </w:style>
  <w:style w:type="paragraph" w:customStyle="1" w:styleId="SmallFont">
    <w:name w:val="SmallFont"/>
    <w:basedOn w:val="Normal"/>
    <w:link w:val="SmallFontChar"/>
    <w:autoRedefine/>
    <w:qFormat/>
    <w:rsid w:val="00AB14A9"/>
    <w:rPr>
      <w:sz w:val="20"/>
    </w:rPr>
  </w:style>
  <w:style w:type="paragraph" w:customStyle="1" w:styleId="Citao3">
    <w:name w:val="Citação 3+"/>
    <w:basedOn w:val="Quote"/>
    <w:link w:val="Citao3Char"/>
    <w:autoRedefine/>
    <w:qFormat/>
    <w:rsid w:val="00295191"/>
  </w:style>
  <w:style w:type="character" w:customStyle="1" w:styleId="SmallFontChar">
    <w:name w:val="SmallFont Char"/>
    <w:basedOn w:val="DefaultParagraphFont"/>
    <w:link w:val="SmallFont"/>
    <w:rsid w:val="00AB14A9"/>
    <w:rPr>
      <w:rFonts w:ascii="Times New Roman" w:hAnsi="Times New Roman"/>
      <w:sz w:val="20"/>
    </w:rPr>
  </w:style>
  <w:style w:type="character" w:customStyle="1" w:styleId="Citao3Char">
    <w:name w:val="Citação 3+ Char"/>
    <w:basedOn w:val="SmallFontChar"/>
    <w:link w:val="Citao3"/>
    <w:rsid w:val="00295191"/>
    <w:rPr>
      <w:rFonts w:ascii="Times New Roman" w:hAnsi="Times New Roman"/>
      <w:iCs/>
      <w:sz w:val="20"/>
    </w:rPr>
  </w:style>
  <w:style w:type="paragraph" w:customStyle="1" w:styleId="Ttulo1">
    <w:name w:val="Título 1"/>
    <w:basedOn w:val="Normal"/>
    <w:rsid w:val="00814ED0"/>
    <w:pPr>
      <w:numPr>
        <w:numId w:val="2"/>
      </w:numPr>
    </w:pPr>
  </w:style>
  <w:style w:type="paragraph" w:customStyle="1" w:styleId="Ttulo2">
    <w:name w:val="Título 2"/>
    <w:basedOn w:val="Normal"/>
    <w:rsid w:val="00814ED0"/>
    <w:pPr>
      <w:numPr>
        <w:ilvl w:val="1"/>
        <w:numId w:val="2"/>
      </w:numPr>
    </w:pPr>
  </w:style>
  <w:style w:type="paragraph" w:customStyle="1" w:styleId="Ttulo3">
    <w:name w:val="Título 3"/>
    <w:basedOn w:val="Normal"/>
    <w:rsid w:val="00814ED0"/>
    <w:pPr>
      <w:numPr>
        <w:ilvl w:val="2"/>
        <w:numId w:val="2"/>
      </w:numPr>
    </w:pPr>
  </w:style>
  <w:style w:type="paragraph" w:customStyle="1" w:styleId="Ttulo4">
    <w:name w:val="Título 4"/>
    <w:basedOn w:val="Normal"/>
    <w:rsid w:val="00814ED0"/>
    <w:pPr>
      <w:numPr>
        <w:ilvl w:val="3"/>
        <w:numId w:val="2"/>
      </w:numPr>
    </w:pPr>
  </w:style>
  <w:style w:type="paragraph" w:customStyle="1" w:styleId="Ttulo5">
    <w:name w:val="Título 5"/>
    <w:basedOn w:val="Normal"/>
    <w:rsid w:val="00814ED0"/>
    <w:pPr>
      <w:numPr>
        <w:ilvl w:val="4"/>
        <w:numId w:val="2"/>
      </w:numPr>
    </w:pPr>
  </w:style>
  <w:style w:type="paragraph" w:customStyle="1" w:styleId="Ttulo6">
    <w:name w:val="Título 6"/>
    <w:basedOn w:val="Normal"/>
    <w:rsid w:val="00814ED0"/>
    <w:pPr>
      <w:numPr>
        <w:ilvl w:val="5"/>
        <w:numId w:val="2"/>
      </w:numPr>
    </w:pPr>
  </w:style>
  <w:style w:type="paragraph" w:customStyle="1" w:styleId="Ttulo7">
    <w:name w:val="Título 7"/>
    <w:basedOn w:val="Normal"/>
    <w:rsid w:val="00814ED0"/>
    <w:pPr>
      <w:numPr>
        <w:ilvl w:val="6"/>
        <w:numId w:val="2"/>
      </w:numPr>
    </w:pPr>
  </w:style>
  <w:style w:type="paragraph" w:customStyle="1" w:styleId="Ttulo8">
    <w:name w:val="Título 8"/>
    <w:basedOn w:val="Normal"/>
    <w:rsid w:val="00814ED0"/>
    <w:pPr>
      <w:numPr>
        <w:ilvl w:val="7"/>
        <w:numId w:val="2"/>
      </w:numPr>
    </w:pPr>
  </w:style>
  <w:style w:type="paragraph" w:customStyle="1" w:styleId="Ttulo9">
    <w:name w:val="Título 9"/>
    <w:basedOn w:val="Normal"/>
    <w:rsid w:val="00814ED0"/>
    <w:pPr>
      <w:numPr>
        <w:ilvl w:val="8"/>
        <w:numId w:val="2"/>
      </w:numPr>
    </w:pPr>
  </w:style>
  <w:style w:type="character" w:customStyle="1" w:styleId="Heading4Char">
    <w:name w:val="Heading 4 Char"/>
    <w:basedOn w:val="DefaultParagraphFont"/>
    <w:link w:val="Heading4"/>
    <w:uiPriority w:val="9"/>
    <w:semiHidden/>
    <w:rsid w:val="00814E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814E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814E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814E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814E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14ED0"/>
    <w:rPr>
      <w:rFonts w:asciiTheme="majorHAnsi" w:eastAsiaTheme="majorEastAsia" w:hAnsiTheme="majorHAnsi" w:cstheme="majorBidi"/>
      <w:i/>
      <w:iCs/>
      <w:color w:val="272727" w:themeColor="text1" w:themeTint="D8"/>
      <w:sz w:val="21"/>
      <w:szCs w:val="21"/>
    </w:rPr>
  </w:style>
  <w:style w:type="paragraph" w:customStyle="1" w:styleId="Epgrafe">
    <w:name w:val="Epígrafe"/>
    <w:basedOn w:val="Half-RightText"/>
    <w:link w:val="EpgrafeChar"/>
    <w:qFormat/>
    <w:rsid w:val="00806C52"/>
    <w:rPr>
      <w:i/>
    </w:rPr>
  </w:style>
  <w:style w:type="table" w:styleId="TableGrid">
    <w:name w:val="Table Grid"/>
    <w:basedOn w:val="TableNormal"/>
    <w:uiPriority w:val="39"/>
    <w:rsid w:val="002B6A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pgrafeChar">
    <w:name w:val="Epígrafe Char"/>
    <w:basedOn w:val="Half-RightTextChar"/>
    <w:link w:val="Epgrafe"/>
    <w:rsid w:val="00806C52"/>
    <w:rPr>
      <w:rFonts w:ascii="Times New Roman" w:eastAsiaTheme="majorEastAsia" w:hAnsi="Times New Roman" w:cstheme="majorBidi"/>
      <w:b w:val="0"/>
      <w:i/>
      <w:caps w:val="0"/>
      <w:sz w:val="24"/>
      <w:szCs w:val="56"/>
    </w:rPr>
  </w:style>
  <w:style w:type="paragraph" w:customStyle="1" w:styleId="TitleonTOC">
    <w:name w:val="Title on TOC"/>
    <w:basedOn w:val="Title"/>
    <w:link w:val="TitleonTOCChar"/>
    <w:autoRedefine/>
    <w:qFormat/>
    <w:rsid w:val="005D136A"/>
  </w:style>
  <w:style w:type="character" w:customStyle="1" w:styleId="TitleonTOCChar">
    <w:name w:val="Title on TOC Char"/>
    <w:basedOn w:val="TitleChar"/>
    <w:link w:val="TitleonTOC"/>
    <w:rsid w:val="005D136A"/>
    <w:rPr>
      <w:rFonts w:ascii="Times New Roman" w:eastAsiaTheme="majorEastAsia" w:hAnsi="Times New Roman" w:cstheme="majorBidi"/>
      <w:b/>
      <w:caps/>
      <w:sz w:val="24"/>
      <w:szCs w:val="56"/>
    </w:rPr>
  </w:style>
  <w:style w:type="character" w:styleId="UnresolvedMention">
    <w:name w:val="Unresolved Mention"/>
    <w:basedOn w:val="DefaultParagraphFont"/>
    <w:uiPriority w:val="99"/>
    <w:semiHidden/>
    <w:unhideWhenUsed/>
    <w:rsid w:val="0030266B"/>
    <w:rPr>
      <w:color w:val="605E5C"/>
      <w:shd w:val="clear" w:color="auto" w:fill="E1DFDD"/>
    </w:rPr>
  </w:style>
  <w:style w:type="character" w:styleId="FollowedHyperlink">
    <w:name w:val="FollowedHyperlink"/>
    <w:basedOn w:val="DefaultParagraphFont"/>
    <w:uiPriority w:val="99"/>
    <w:semiHidden/>
    <w:unhideWhenUsed/>
    <w:qFormat/>
    <w:rsid w:val="0030266B"/>
    <w:rPr>
      <w:rFonts w:ascii="Times New Roman" w:hAnsi="Times New Roman"/>
      <w:color w:val="auto"/>
      <w:sz w:val="24"/>
      <w:u w:val="none"/>
    </w:rPr>
  </w:style>
  <w:style w:type="paragraph" w:styleId="Bibliography">
    <w:name w:val="Bibliography"/>
    <w:basedOn w:val="Normal"/>
    <w:next w:val="Normal"/>
    <w:uiPriority w:val="37"/>
    <w:unhideWhenUsed/>
    <w:qFormat/>
    <w:rsid w:val="00EB484C"/>
  </w:style>
  <w:style w:type="character" w:styleId="PlaceholderText">
    <w:name w:val="Placeholder Text"/>
    <w:basedOn w:val="DefaultParagraphFont"/>
    <w:uiPriority w:val="99"/>
    <w:semiHidden/>
    <w:rsid w:val="006C66EA"/>
    <w:rPr>
      <w:color w:val="808080"/>
    </w:rPr>
  </w:style>
  <w:style w:type="paragraph" w:customStyle="1" w:styleId="NormABNT">
    <w:name w:val="Norm ABNT"/>
    <w:basedOn w:val="Normal"/>
    <w:qFormat/>
    <w:rsid w:val="00026641"/>
  </w:style>
  <w:style w:type="paragraph" w:styleId="FootnoteText">
    <w:name w:val="footnote text"/>
    <w:basedOn w:val="Normal"/>
    <w:link w:val="FootnoteTextChar"/>
    <w:uiPriority w:val="99"/>
    <w:semiHidden/>
    <w:unhideWhenUsed/>
    <w:rsid w:val="00B60A09"/>
    <w:rPr>
      <w:sz w:val="20"/>
      <w:szCs w:val="20"/>
    </w:rPr>
  </w:style>
  <w:style w:type="character" w:customStyle="1" w:styleId="FootnoteTextChar">
    <w:name w:val="Footnote Text Char"/>
    <w:basedOn w:val="DefaultParagraphFont"/>
    <w:link w:val="FootnoteText"/>
    <w:uiPriority w:val="99"/>
    <w:semiHidden/>
    <w:rsid w:val="00B60A09"/>
    <w:rPr>
      <w:rFonts w:ascii="Times New Roman" w:hAnsi="Times New Roman"/>
      <w:sz w:val="20"/>
      <w:szCs w:val="20"/>
    </w:rPr>
  </w:style>
  <w:style w:type="character" w:styleId="FootnoteReference">
    <w:name w:val="footnote reference"/>
    <w:basedOn w:val="DefaultParagraphFont"/>
    <w:uiPriority w:val="99"/>
    <w:semiHidden/>
    <w:unhideWhenUsed/>
    <w:rsid w:val="00B60A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782316">
      <w:bodyDiv w:val="1"/>
      <w:marLeft w:val="0"/>
      <w:marRight w:val="0"/>
      <w:marTop w:val="0"/>
      <w:marBottom w:val="0"/>
      <w:divBdr>
        <w:top w:val="none" w:sz="0" w:space="0" w:color="auto"/>
        <w:left w:val="none" w:sz="0" w:space="0" w:color="auto"/>
        <w:bottom w:val="none" w:sz="0" w:space="0" w:color="auto"/>
        <w:right w:val="none" w:sz="0" w:space="0" w:color="auto"/>
      </w:divBdr>
    </w:div>
    <w:div w:id="99836817">
      <w:bodyDiv w:val="1"/>
      <w:marLeft w:val="0"/>
      <w:marRight w:val="0"/>
      <w:marTop w:val="0"/>
      <w:marBottom w:val="0"/>
      <w:divBdr>
        <w:top w:val="none" w:sz="0" w:space="0" w:color="auto"/>
        <w:left w:val="none" w:sz="0" w:space="0" w:color="auto"/>
        <w:bottom w:val="none" w:sz="0" w:space="0" w:color="auto"/>
        <w:right w:val="none" w:sz="0" w:space="0" w:color="auto"/>
      </w:divBdr>
    </w:div>
    <w:div w:id="113259713">
      <w:bodyDiv w:val="1"/>
      <w:marLeft w:val="0"/>
      <w:marRight w:val="0"/>
      <w:marTop w:val="0"/>
      <w:marBottom w:val="0"/>
      <w:divBdr>
        <w:top w:val="none" w:sz="0" w:space="0" w:color="auto"/>
        <w:left w:val="none" w:sz="0" w:space="0" w:color="auto"/>
        <w:bottom w:val="none" w:sz="0" w:space="0" w:color="auto"/>
        <w:right w:val="none" w:sz="0" w:space="0" w:color="auto"/>
      </w:divBdr>
      <w:divsChild>
        <w:div w:id="136653800">
          <w:marLeft w:val="0"/>
          <w:marRight w:val="0"/>
          <w:marTop w:val="0"/>
          <w:marBottom w:val="0"/>
          <w:divBdr>
            <w:top w:val="none" w:sz="0" w:space="0" w:color="auto"/>
            <w:left w:val="none" w:sz="0" w:space="0" w:color="auto"/>
            <w:bottom w:val="none" w:sz="0" w:space="0" w:color="auto"/>
            <w:right w:val="none" w:sz="0" w:space="0" w:color="auto"/>
          </w:divBdr>
        </w:div>
      </w:divsChild>
    </w:div>
    <w:div w:id="139853879">
      <w:bodyDiv w:val="1"/>
      <w:marLeft w:val="0"/>
      <w:marRight w:val="0"/>
      <w:marTop w:val="0"/>
      <w:marBottom w:val="0"/>
      <w:divBdr>
        <w:top w:val="none" w:sz="0" w:space="0" w:color="auto"/>
        <w:left w:val="none" w:sz="0" w:space="0" w:color="auto"/>
        <w:bottom w:val="none" w:sz="0" w:space="0" w:color="auto"/>
        <w:right w:val="none" w:sz="0" w:space="0" w:color="auto"/>
      </w:divBdr>
      <w:divsChild>
        <w:div w:id="2085568757">
          <w:marLeft w:val="640"/>
          <w:marRight w:val="0"/>
          <w:marTop w:val="0"/>
          <w:marBottom w:val="0"/>
          <w:divBdr>
            <w:top w:val="none" w:sz="0" w:space="0" w:color="auto"/>
            <w:left w:val="none" w:sz="0" w:space="0" w:color="auto"/>
            <w:bottom w:val="none" w:sz="0" w:space="0" w:color="auto"/>
            <w:right w:val="none" w:sz="0" w:space="0" w:color="auto"/>
          </w:divBdr>
        </w:div>
      </w:divsChild>
    </w:div>
    <w:div w:id="160125863">
      <w:bodyDiv w:val="1"/>
      <w:marLeft w:val="0"/>
      <w:marRight w:val="0"/>
      <w:marTop w:val="0"/>
      <w:marBottom w:val="0"/>
      <w:divBdr>
        <w:top w:val="none" w:sz="0" w:space="0" w:color="auto"/>
        <w:left w:val="none" w:sz="0" w:space="0" w:color="auto"/>
        <w:bottom w:val="none" w:sz="0" w:space="0" w:color="auto"/>
        <w:right w:val="none" w:sz="0" w:space="0" w:color="auto"/>
      </w:divBdr>
    </w:div>
    <w:div w:id="217521973">
      <w:bodyDiv w:val="1"/>
      <w:marLeft w:val="0"/>
      <w:marRight w:val="0"/>
      <w:marTop w:val="0"/>
      <w:marBottom w:val="0"/>
      <w:divBdr>
        <w:top w:val="none" w:sz="0" w:space="0" w:color="auto"/>
        <w:left w:val="none" w:sz="0" w:space="0" w:color="auto"/>
        <w:bottom w:val="none" w:sz="0" w:space="0" w:color="auto"/>
        <w:right w:val="none" w:sz="0" w:space="0" w:color="auto"/>
      </w:divBdr>
      <w:divsChild>
        <w:div w:id="1362394735">
          <w:marLeft w:val="0"/>
          <w:marRight w:val="0"/>
          <w:marTop w:val="0"/>
          <w:marBottom w:val="0"/>
          <w:divBdr>
            <w:top w:val="none" w:sz="0" w:space="0" w:color="auto"/>
            <w:left w:val="none" w:sz="0" w:space="0" w:color="auto"/>
            <w:bottom w:val="none" w:sz="0" w:space="0" w:color="auto"/>
            <w:right w:val="none" w:sz="0" w:space="0" w:color="auto"/>
          </w:divBdr>
        </w:div>
      </w:divsChild>
    </w:div>
    <w:div w:id="222065747">
      <w:bodyDiv w:val="1"/>
      <w:marLeft w:val="0"/>
      <w:marRight w:val="0"/>
      <w:marTop w:val="0"/>
      <w:marBottom w:val="0"/>
      <w:divBdr>
        <w:top w:val="none" w:sz="0" w:space="0" w:color="auto"/>
        <w:left w:val="none" w:sz="0" w:space="0" w:color="auto"/>
        <w:bottom w:val="none" w:sz="0" w:space="0" w:color="auto"/>
        <w:right w:val="none" w:sz="0" w:space="0" w:color="auto"/>
      </w:divBdr>
    </w:div>
    <w:div w:id="230120380">
      <w:bodyDiv w:val="1"/>
      <w:marLeft w:val="0"/>
      <w:marRight w:val="0"/>
      <w:marTop w:val="0"/>
      <w:marBottom w:val="0"/>
      <w:divBdr>
        <w:top w:val="none" w:sz="0" w:space="0" w:color="auto"/>
        <w:left w:val="none" w:sz="0" w:space="0" w:color="auto"/>
        <w:bottom w:val="none" w:sz="0" w:space="0" w:color="auto"/>
        <w:right w:val="none" w:sz="0" w:space="0" w:color="auto"/>
      </w:divBdr>
    </w:div>
    <w:div w:id="377438508">
      <w:bodyDiv w:val="1"/>
      <w:marLeft w:val="0"/>
      <w:marRight w:val="0"/>
      <w:marTop w:val="0"/>
      <w:marBottom w:val="0"/>
      <w:divBdr>
        <w:top w:val="none" w:sz="0" w:space="0" w:color="auto"/>
        <w:left w:val="none" w:sz="0" w:space="0" w:color="auto"/>
        <w:bottom w:val="none" w:sz="0" w:space="0" w:color="auto"/>
        <w:right w:val="none" w:sz="0" w:space="0" w:color="auto"/>
      </w:divBdr>
    </w:div>
    <w:div w:id="403339594">
      <w:bodyDiv w:val="1"/>
      <w:marLeft w:val="0"/>
      <w:marRight w:val="0"/>
      <w:marTop w:val="0"/>
      <w:marBottom w:val="0"/>
      <w:divBdr>
        <w:top w:val="none" w:sz="0" w:space="0" w:color="auto"/>
        <w:left w:val="none" w:sz="0" w:space="0" w:color="auto"/>
        <w:bottom w:val="none" w:sz="0" w:space="0" w:color="auto"/>
        <w:right w:val="none" w:sz="0" w:space="0" w:color="auto"/>
      </w:divBdr>
    </w:div>
    <w:div w:id="448744945">
      <w:bodyDiv w:val="1"/>
      <w:marLeft w:val="0"/>
      <w:marRight w:val="0"/>
      <w:marTop w:val="0"/>
      <w:marBottom w:val="0"/>
      <w:divBdr>
        <w:top w:val="none" w:sz="0" w:space="0" w:color="auto"/>
        <w:left w:val="none" w:sz="0" w:space="0" w:color="auto"/>
        <w:bottom w:val="none" w:sz="0" w:space="0" w:color="auto"/>
        <w:right w:val="none" w:sz="0" w:space="0" w:color="auto"/>
      </w:divBdr>
      <w:divsChild>
        <w:div w:id="179902463">
          <w:marLeft w:val="0"/>
          <w:marRight w:val="0"/>
          <w:marTop w:val="0"/>
          <w:marBottom w:val="0"/>
          <w:divBdr>
            <w:top w:val="none" w:sz="0" w:space="0" w:color="auto"/>
            <w:left w:val="none" w:sz="0" w:space="0" w:color="auto"/>
            <w:bottom w:val="none" w:sz="0" w:space="0" w:color="auto"/>
            <w:right w:val="none" w:sz="0" w:space="0" w:color="auto"/>
          </w:divBdr>
        </w:div>
      </w:divsChild>
    </w:div>
    <w:div w:id="498039616">
      <w:bodyDiv w:val="1"/>
      <w:marLeft w:val="0"/>
      <w:marRight w:val="0"/>
      <w:marTop w:val="0"/>
      <w:marBottom w:val="0"/>
      <w:divBdr>
        <w:top w:val="none" w:sz="0" w:space="0" w:color="auto"/>
        <w:left w:val="none" w:sz="0" w:space="0" w:color="auto"/>
        <w:bottom w:val="none" w:sz="0" w:space="0" w:color="auto"/>
        <w:right w:val="none" w:sz="0" w:space="0" w:color="auto"/>
      </w:divBdr>
    </w:div>
    <w:div w:id="588928084">
      <w:bodyDiv w:val="1"/>
      <w:marLeft w:val="0"/>
      <w:marRight w:val="0"/>
      <w:marTop w:val="0"/>
      <w:marBottom w:val="0"/>
      <w:divBdr>
        <w:top w:val="none" w:sz="0" w:space="0" w:color="auto"/>
        <w:left w:val="none" w:sz="0" w:space="0" w:color="auto"/>
        <w:bottom w:val="none" w:sz="0" w:space="0" w:color="auto"/>
        <w:right w:val="none" w:sz="0" w:space="0" w:color="auto"/>
      </w:divBdr>
      <w:divsChild>
        <w:div w:id="15473193">
          <w:marLeft w:val="0"/>
          <w:marRight w:val="0"/>
          <w:marTop w:val="0"/>
          <w:marBottom w:val="0"/>
          <w:divBdr>
            <w:top w:val="none" w:sz="0" w:space="0" w:color="auto"/>
            <w:left w:val="none" w:sz="0" w:space="0" w:color="auto"/>
            <w:bottom w:val="none" w:sz="0" w:space="0" w:color="auto"/>
            <w:right w:val="none" w:sz="0" w:space="0" w:color="auto"/>
          </w:divBdr>
        </w:div>
      </w:divsChild>
    </w:div>
    <w:div w:id="736559668">
      <w:bodyDiv w:val="1"/>
      <w:marLeft w:val="0"/>
      <w:marRight w:val="0"/>
      <w:marTop w:val="0"/>
      <w:marBottom w:val="0"/>
      <w:divBdr>
        <w:top w:val="none" w:sz="0" w:space="0" w:color="auto"/>
        <w:left w:val="none" w:sz="0" w:space="0" w:color="auto"/>
        <w:bottom w:val="none" w:sz="0" w:space="0" w:color="auto"/>
        <w:right w:val="none" w:sz="0" w:space="0" w:color="auto"/>
      </w:divBdr>
    </w:div>
    <w:div w:id="765423469">
      <w:bodyDiv w:val="1"/>
      <w:marLeft w:val="0"/>
      <w:marRight w:val="0"/>
      <w:marTop w:val="0"/>
      <w:marBottom w:val="0"/>
      <w:divBdr>
        <w:top w:val="none" w:sz="0" w:space="0" w:color="auto"/>
        <w:left w:val="none" w:sz="0" w:space="0" w:color="auto"/>
        <w:bottom w:val="none" w:sz="0" w:space="0" w:color="auto"/>
        <w:right w:val="none" w:sz="0" w:space="0" w:color="auto"/>
      </w:divBdr>
    </w:div>
    <w:div w:id="774327750">
      <w:bodyDiv w:val="1"/>
      <w:marLeft w:val="0"/>
      <w:marRight w:val="0"/>
      <w:marTop w:val="0"/>
      <w:marBottom w:val="0"/>
      <w:divBdr>
        <w:top w:val="none" w:sz="0" w:space="0" w:color="auto"/>
        <w:left w:val="none" w:sz="0" w:space="0" w:color="auto"/>
        <w:bottom w:val="none" w:sz="0" w:space="0" w:color="auto"/>
        <w:right w:val="none" w:sz="0" w:space="0" w:color="auto"/>
      </w:divBdr>
    </w:div>
    <w:div w:id="793671806">
      <w:bodyDiv w:val="1"/>
      <w:marLeft w:val="0"/>
      <w:marRight w:val="0"/>
      <w:marTop w:val="0"/>
      <w:marBottom w:val="0"/>
      <w:divBdr>
        <w:top w:val="none" w:sz="0" w:space="0" w:color="auto"/>
        <w:left w:val="none" w:sz="0" w:space="0" w:color="auto"/>
        <w:bottom w:val="none" w:sz="0" w:space="0" w:color="auto"/>
        <w:right w:val="none" w:sz="0" w:space="0" w:color="auto"/>
      </w:divBdr>
    </w:div>
    <w:div w:id="896862662">
      <w:bodyDiv w:val="1"/>
      <w:marLeft w:val="0"/>
      <w:marRight w:val="0"/>
      <w:marTop w:val="0"/>
      <w:marBottom w:val="0"/>
      <w:divBdr>
        <w:top w:val="none" w:sz="0" w:space="0" w:color="auto"/>
        <w:left w:val="none" w:sz="0" w:space="0" w:color="auto"/>
        <w:bottom w:val="none" w:sz="0" w:space="0" w:color="auto"/>
        <w:right w:val="none" w:sz="0" w:space="0" w:color="auto"/>
      </w:divBdr>
      <w:divsChild>
        <w:div w:id="1027952130">
          <w:marLeft w:val="0"/>
          <w:marRight w:val="0"/>
          <w:marTop w:val="0"/>
          <w:marBottom w:val="0"/>
          <w:divBdr>
            <w:top w:val="none" w:sz="0" w:space="0" w:color="auto"/>
            <w:left w:val="none" w:sz="0" w:space="0" w:color="auto"/>
            <w:bottom w:val="none" w:sz="0" w:space="0" w:color="auto"/>
            <w:right w:val="none" w:sz="0" w:space="0" w:color="auto"/>
          </w:divBdr>
        </w:div>
      </w:divsChild>
    </w:div>
    <w:div w:id="939065697">
      <w:bodyDiv w:val="1"/>
      <w:marLeft w:val="0"/>
      <w:marRight w:val="0"/>
      <w:marTop w:val="0"/>
      <w:marBottom w:val="0"/>
      <w:divBdr>
        <w:top w:val="none" w:sz="0" w:space="0" w:color="auto"/>
        <w:left w:val="none" w:sz="0" w:space="0" w:color="auto"/>
        <w:bottom w:val="none" w:sz="0" w:space="0" w:color="auto"/>
        <w:right w:val="none" w:sz="0" w:space="0" w:color="auto"/>
      </w:divBdr>
      <w:divsChild>
        <w:div w:id="577446065">
          <w:marLeft w:val="640"/>
          <w:marRight w:val="0"/>
          <w:marTop w:val="0"/>
          <w:marBottom w:val="0"/>
          <w:divBdr>
            <w:top w:val="none" w:sz="0" w:space="0" w:color="auto"/>
            <w:left w:val="none" w:sz="0" w:space="0" w:color="auto"/>
            <w:bottom w:val="none" w:sz="0" w:space="0" w:color="auto"/>
            <w:right w:val="none" w:sz="0" w:space="0" w:color="auto"/>
          </w:divBdr>
        </w:div>
      </w:divsChild>
    </w:div>
    <w:div w:id="946231530">
      <w:bodyDiv w:val="1"/>
      <w:marLeft w:val="0"/>
      <w:marRight w:val="0"/>
      <w:marTop w:val="0"/>
      <w:marBottom w:val="0"/>
      <w:divBdr>
        <w:top w:val="none" w:sz="0" w:space="0" w:color="auto"/>
        <w:left w:val="none" w:sz="0" w:space="0" w:color="auto"/>
        <w:bottom w:val="none" w:sz="0" w:space="0" w:color="auto"/>
        <w:right w:val="none" w:sz="0" w:space="0" w:color="auto"/>
      </w:divBdr>
      <w:divsChild>
        <w:div w:id="1875313812">
          <w:marLeft w:val="0"/>
          <w:marRight w:val="0"/>
          <w:marTop w:val="0"/>
          <w:marBottom w:val="0"/>
          <w:divBdr>
            <w:top w:val="none" w:sz="0" w:space="0" w:color="auto"/>
            <w:left w:val="none" w:sz="0" w:space="0" w:color="auto"/>
            <w:bottom w:val="none" w:sz="0" w:space="0" w:color="auto"/>
            <w:right w:val="none" w:sz="0" w:space="0" w:color="auto"/>
          </w:divBdr>
        </w:div>
      </w:divsChild>
    </w:div>
    <w:div w:id="972759017">
      <w:bodyDiv w:val="1"/>
      <w:marLeft w:val="0"/>
      <w:marRight w:val="0"/>
      <w:marTop w:val="0"/>
      <w:marBottom w:val="0"/>
      <w:divBdr>
        <w:top w:val="none" w:sz="0" w:space="0" w:color="auto"/>
        <w:left w:val="none" w:sz="0" w:space="0" w:color="auto"/>
        <w:bottom w:val="none" w:sz="0" w:space="0" w:color="auto"/>
        <w:right w:val="none" w:sz="0" w:space="0" w:color="auto"/>
      </w:divBdr>
      <w:divsChild>
        <w:div w:id="1071463433">
          <w:marLeft w:val="0"/>
          <w:marRight w:val="0"/>
          <w:marTop w:val="0"/>
          <w:marBottom w:val="0"/>
          <w:divBdr>
            <w:top w:val="none" w:sz="0" w:space="0" w:color="auto"/>
            <w:left w:val="none" w:sz="0" w:space="0" w:color="auto"/>
            <w:bottom w:val="none" w:sz="0" w:space="0" w:color="auto"/>
            <w:right w:val="none" w:sz="0" w:space="0" w:color="auto"/>
          </w:divBdr>
        </w:div>
      </w:divsChild>
    </w:div>
    <w:div w:id="1091969596">
      <w:bodyDiv w:val="1"/>
      <w:marLeft w:val="0"/>
      <w:marRight w:val="0"/>
      <w:marTop w:val="0"/>
      <w:marBottom w:val="0"/>
      <w:divBdr>
        <w:top w:val="none" w:sz="0" w:space="0" w:color="auto"/>
        <w:left w:val="none" w:sz="0" w:space="0" w:color="auto"/>
        <w:bottom w:val="none" w:sz="0" w:space="0" w:color="auto"/>
        <w:right w:val="none" w:sz="0" w:space="0" w:color="auto"/>
      </w:divBdr>
    </w:div>
    <w:div w:id="1121146790">
      <w:bodyDiv w:val="1"/>
      <w:marLeft w:val="0"/>
      <w:marRight w:val="0"/>
      <w:marTop w:val="0"/>
      <w:marBottom w:val="0"/>
      <w:divBdr>
        <w:top w:val="none" w:sz="0" w:space="0" w:color="auto"/>
        <w:left w:val="none" w:sz="0" w:space="0" w:color="auto"/>
        <w:bottom w:val="none" w:sz="0" w:space="0" w:color="auto"/>
        <w:right w:val="none" w:sz="0" w:space="0" w:color="auto"/>
      </w:divBdr>
      <w:divsChild>
        <w:div w:id="682828417">
          <w:marLeft w:val="0"/>
          <w:marRight w:val="0"/>
          <w:marTop w:val="0"/>
          <w:marBottom w:val="0"/>
          <w:divBdr>
            <w:top w:val="none" w:sz="0" w:space="0" w:color="auto"/>
            <w:left w:val="none" w:sz="0" w:space="0" w:color="auto"/>
            <w:bottom w:val="none" w:sz="0" w:space="0" w:color="auto"/>
            <w:right w:val="none" w:sz="0" w:space="0" w:color="auto"/>
          </w:divBdr>
        </w:div>
      </w:divsChild>
    </w:div>
    <w:div w:id="1152410866">
      <w:bodyDiv w:val="1"/>
      <w:marLeft w:val="0"/>
      <w:marRight w:val="0"/>
      <w:marTop w:val="0"/>
      <w:marBottom w:val="0"/>
      <w:divBdr>
        <w:top w:val="none" w:sz="0" w:space="0" w:color="auto"/>
        <w:left w:val="none" w:sz="0" w:space="0" w:color="auto"/>
        <w:bottom w:val="none" w:sz="0" w:space="0" w:color="auto"/>
        <w:right w:val="none" w:sz="0" w:space="0" w:color="auto"/>
      </w:divBdr>
      <w:divsChild>
        <w:div w:id="1771201738">
          <w:marLeft w:val="0"/>
          <w:marRight w:val="0"/>
          <w:marTop w:val="0"/>
          <w:marBottom w:val="0"/>
          <w:divBdr>
            <w:top w:val="none" w:sz="0" w:space="0" w:color="auto"/>
            <w:left w:val="none" w:sz="0" w:space="0" w:color="auto"/>
            <w:bottom w:val="none" w:sz="0" w:space="0" w:color="auto"/>
            <w:right w:val="none" w:sz="0" w:space="0" w:color="auto"/>
          </w:divBdr>
        </w:div>
      </w:divsChild>
    </w:div>
    <w:div w:id="1218395778">
      <w:bodyDiv w:val="1"/>
      <w:marLeft w:val="0"/>
      <w:marRight w:val="0"/>
      <w:marTop w:val="0"/>
      <w:marBottom w:val="0"/>
      <w:divBdr>
        <w:top w:val="none" w:sz="0" w:space="0" w:color="auto"/>
        <w:left w:val="none" w:sz="0" w:space="0" w:color="auto"/>
        <w:bottom w:val="none" w:sz="0" w:space="0" w:color="auto"/>
        <w:right w:val="none" w:sz="0" w:space="0" w:color="auto"/>
      </w:divBdr>
      <w:divsChild>
        <w:div w:id="1565870571">
          <w:marLeft w:val="480"/>
          <w:marRight w:val="0"/>
          <w:marTop w:val="0"/>
          <w:marBottom w:val="0"/>
          <w:divBdr>
            <w:top w:val="none" w:sz="0" w:space="0" w:color="auto"/>
            <w:left w:val="none" w:sz="0" w:space="0" w:color="auto"/>
            <w:bottom w:val="none" w:sz="0" w:space="0" w:color="auto"/>
            <w:right w:val="none" w:sz="0" w:space="0" w:color="auto"/>
          </w:divBdr>
        </w:div>
      </w:divsChild>
    </w:div>
    <w:div w:id="1221096309">
      <w:bodyDiv w:val="1"/>
      <w:marLeft w:val="0"/>
      <w:marRight w:val="0"/>
      <w:marTop w:val="0"/>
      <w:marBottom w:val="0"/>
      <w:divBdr>
        <w:top w:val="none" w:sz="0" w:space="0" w:color="auto"/>
        <w:left w:val="none" w:sz="0" w:space="0" w:color="auto"/>
        <w:bottom w:val="none" w:sz="0" w:space="0" w:color="auto"/>
        <w:right w:val="none" w:sz="0" w:space="0" w:color="auto"/>
      </w:divBdr>
    </w:div>
    <w:div w:id="1227303223">
      <w:bodyDiv w:val="1"/>
      <w:marLeft w:val="0"/>
      <w:marRight w:val="0"/>
      <w:marTop w:val="0"/>
      <w:marBottom w:val="0"/>
      <w:divBdr>
        <w:top w:val="none" w:sz="0" w:space="0" w:color="auto"/>
        <w:left w:val="none" w:sz="0" w:space="0" w:color="auto"/>
        <w:bottom w:val="none" w:sz="0" w:space="0" w:color="auto"/>
        <w:right w:val="none" w:sz="0" w:space="0" w:color="auto"/>
      </w:divBdr>
    </w:div>
    <w:div w:id="1296762951">
      <w:bodyDiv w:val="1"/>
      <w:marLeft w:val="0"/>
      <w:marRight w:val="0"/>
      <w:marTop w:val="0"/>
      <w:marBottom w:val="0"/>
      <w:divBdr>
        <w:top w:val="none" w:sz="0" w:space="0" w:color="auto"/>
        <w:left w:val="none" w:sz="0" w:space="0" w:color="auto"/>
        <w:bottom w:val="none" w:sz="0" w:space="0" w:color="auto"/>
        <w:right w:val="none" w:sz="0" w:space="0" w:color="auto"/>
      </w:divBdr>
      <w:divsChild>
        <w:div w:id="34740047">
          <w:marLeft w:val="640"/>
          <w:marRight w:val="0"/>
          <w:marTop w:val="0"/>
          <w:marBottom w:val="0"/>
          <w:divBdr>
            <w:top w:val="none" w:sz="0" w:space="0" w:color="auto"/>
            <w:left w:val="none" w:sz="0" w:space="0" w:color="auto"/>
            <w:bottom w:val="none" w:sz="0" w:space="0" w:color="auto"/>
            <w:right w:val="none" w:sz="0" w:space="0" w:color="auto"/>
          </w:divBdr>
        </w:div>
      </w:divsChild>
    </w:div>
    <w:div w:id="1314523602">
      <w:bodyDiv w:val="1"/>
      <w:marLeft w:val="0"/>
      <w:marRight w:val="0"/>
      <w:marTop w:val="0"/>
      <w:marBottom w:val="0"/>
      <w:divBdr>
        <w:top w:val="none" w:sz="0" w:space="0" w:color="auto"/>
        <w:left w:val="none" w:sz="0" w:space="0" w:color="auto"/>
        <w:bottom w:val="none" w:sz="0" w:space="0" w:color="auto"/>
        <w:right w:val="none" w:sz="0" w:space="0" w:color="auto"/>
      </w:divBdr>
    </w:div>
    <w:div w:id="1386758868">
      <w:bodyDiv w:val="1"/>
      <w:marLeft w:val="0"/>
      <w:marRight w:val="0"/>
      <w:marTop w:val="0"/>
      <w:marBottom w:val="0"/>
      <w:divBdr>
        <w:top w:val="none" w:sz="0" w:space="0" w:color="auto"/>
        <w:left w:val="none" w:sz="0" w:space="0" w:color="auto"/>
        <w:bottom w:val="none" w:sz="0" w:space="0" w:color="auto"/>
        <w:right w:val="none" w:sz="0" w:space="0" w:color="auto"/>
      </w:divBdr>
    </w:div>
    <w:div w:id="1422485171">
      <w:bodyDiv w:val="1"/>
      <w:marLeft w:val="0"/>
      <w:marRight w:val="0"/>
      <w:marTop w:val="0"/>
      <w:marBottom w:val="0"/>
      <w:divBdr>
        <w:top w:val="none" w:sz="0" w:space="0" w:color="auto"/>
        <w:left w:val="none" w:sz="0" w:space="0" w:color="auto"/>
        <w:bottom w:val="none" w:sz="0" w:space="0" w:color="auto"/>
        <w:right w:val="none" w:sz="0" w:space="0" w:color="auto"/>
      </w:divBdr>
    </w:div>
    <w:div w:id="1446076363">
      <w:bodyDiv w:val="1"/>
      <w:marLeft w:val="0"/>
      <w:marRight w:val="0"/>
      <w:marTop w:val="0"/>
      <w:marBottom w:val="0"/>
      <w:divBdr>
        <w:top w:val="none" w:sz="0" w:space="0" w:color="auto"/>
        <w:left w:val="none" w:sz="0" w:space="0" w:color="auto"/>
        <w:bottom w:val="none" w:sz="0" w:space="0" w:color="auto"/>
        <w:right w:val="none" w:sz="0" w:space="0" w:color="auto"/>
      </w:divBdr>
      <w:divsChild>
        <w:div w:id="1073545862">
          <w:marLeft w:val="0"/>
          <w:marRight w:val="0"/>
          <w:marTop w:val="0"/>
          <w:marBottom w:val="0"/>
          <w:divBdr>
            <w:top w:val="none" w:sz="0" w:space="0" w:color="auto"/>
            <w:left w:val="none" w:sz="0" w:space="0" w:color="auto"/>
            <w:bottom w:val="none" w:sz="0" w:space="0" w:color="auto"/>
            <w:right w:val="none" w:sz="0" w:space="0" w:color="auto"/>
          </w:divBdr>
        </w:div>
      </w:divsChild>
    </w:div>
    <w:div w:id="1475685053">
      <w:bodyDiv w:val="1"/>
      <w:marLeft w:val="0"/>
      <w:marRight w:val="0"/>
      <w:marTop w:val="0"/>
      <w:marBottom w:val="0"/>
      <w:divBdr>
        <w:top w:val="none" w:sz="0" w:space="0" w:color="auto"/>
        <w:left w:val="none" w:sz="0" w:space="0" w:color="auto"/>
        <w:bottom w:val="none" w:sz="0" w:space="0" w:color="auto"/>
        <w:right w:val="none" w:sz="0" w:space="0" w:color="auto"/>
      </w:divBdr>
    </w:div>
    <w:div w:id="1609390299">
      <w:bodyDiv w:val="1"/>
      <w:marLeft w:val="0"/>
      <w:marRight w:val="0"/>
      <w:marTop w:val="0"/>
      <w:marBottom w:val="0"/>
      <w:divBdr>
        <w:top w:val="none" w:sz="0" w:space="0" w:color="auto"/>
        <w:left w:val="none" w:sz="0" w:space="0" w:color="auto"/>
        <w:bottom w:val="none" w:sz="0" w:space="0" w:color="auto"/>
        <w:right w:val="none" w:sz="0" w:space="0" w:color="auto"/>
      </w:divBdr>
      <w:divsChild>
        <w:div w:id="1280186452">
          <w:marLeft w:val="0"/>
          <w:marRight w:val="0"/>
          <w:marTop w:val="0"/>
          <w:marBottom w:val="0"/>
          <w:divBdr>
            <w:top w:val="none" w:sz="0" w:space="0" w:color="auto"/>
            <w:left w:val="none" w:sz="0" w:space="0" w:color="auto"/>
            <w:bottom w:val="none" w:sz="0" w:space="0" w:color="auto"/>
            <w:right w:val="none" w:sz="0" w:space="0" w:color="auto"/>
          </w:divBdr>
        </w:div>
      </w:divsChild>
    </w:div>
    <w:div w:id="1673751830">
      <w:bodyDiv w:val="1"/>
      <w:marLeft w:val="0"/>
      <w:marRight w:val="0"/>
      <w:marTop w:val="0"/>
      <w:marBottom w:val="0"/>
      <w:divBdr>
        <w:top w:val="none" w:sz="0" w:space="0" w:color="auto"/>
        <w:left w:val="none" w:sz="0" w:space="0" w:color="auto"/>
        <w:bottom w:val="none" w:sz="0" w:space="0" w:color="auto"/>
        <w:right w:val="none" w:sz="0" w:space="0" w:color="auto"/>
      </w:divBdr>
      <w:divsChild>
        <w:div w:id="534315391">
          <w:marLeft w:val="640"/>
          <w:marRight w:val="0"/>
          <w:marTop w:val="0"/>
          <w:marBottom w:val="0"/>
          <w:divBdr>
            <w:top w:val="none" w:sz="0" w:space="0" w:color="auto"/>
            <w:left w:val="none" w:sz="0" w:space="0" w:color="auto"/>
            <w:bottom w:val="none" w:sz="0" w:space="0" w:color="auto"/>
            <w:right w:val="none" w:sz="0" w:space="0" w:color="auto"/>
          </w:divBdr>
        </w:div>
      </w:divsChild>
    </w:div>
    <w:div w:id="1695498824">
      <w:bodyDiv w:val="1"/>
      <w:marLeft w:val="0"/>
      <w:marRight w:val="0"/>
      <w:marTop w:val="0"/>
      <w:marBottom w:val="0"/>
      <w:divBdr>
        <w:top w:val="none" w:sz="0" w:space="0" w:color="auto"/>
        <w:left w:val="none" w:sz="0" w:space="0" w:color="auto"/>
        <w:bottom w:val="none" w:sz="0" w:space="0" w:color="auto"/>
        <w:right w:val="none" w:sz="0" w:space="0" w:color="auto"/>
      </w:divBdr>
      <w:divsChild>
        <w:div w:id="203637540">
          <w:marLeft w:val="0"/>
          <w:marRight w:val="0"/>
          <w:marTop w:val="0"/>
          <w:marBottom w:val="0"/>
          <w:divBdr>
            <w:top w:val="none" w:sz="0" w:space="0" w:color="auto"/>
            <w:left w:val="none" w:sz="0" w:space="0" w:color="auto"/>
            <w:bottom w:val="none" w:sz="0" w:space="0" w:color="auto"/>
            <w:right w:val="none" w:sz="0" w:space="0" w:color="auto"/>
          </w:divBdr>
        </w:div>
      </w:divsChild>
    </w:div>
    <w:div w:id="2019382037">
      <w:bodyDiv w:val="1"/>
      <w:marLeft w:val="0"/>
      <w:marRight w:val="0"/>
      <w:marTop w:val="0"/>
      <w:marBottom w:val="0"/>
      <w:divBdr>
        <w:top w:val="none" w:sz="0" w:space="0" w:color="auto"/>
        <w:left w:val="none" w:sz="0" w:space="0" w:color="auto"/>
        <w:bottom w:val="none" w:sz="0" w:space="0" w:color="auto"/>
        <w:right w:val="none" w:sz="0" w:space="0" w:color="auto"/>
      </w:divBdr>
    </w:div>
    <w:div w:id="2036156853">
      <w:bodyDiv w:val="1"/>
      <w:marLeft w:val="0"/>
      <w:marRight w:val="0"/>
      <w:marTop w:val="0"/>
      <w:marBottom w:val="0"/>
      <w:divBdr>
        <w:top w:val="none" w:sz="0" w:space="0" w:color="auto"/>
        <w:left w:val="none" w:sz="0" w:space="0" w:color="auto"/>
        <w:bottom w:val="none" w:sz="0" w:space="0" w:color="auto"/>
        <w:right w:val="none" w:sz="0" w:space="0" w:color="auto"/>
      </w:divBdr>
      <w:divsChild>
        <w:div w:id="1423644967">
          <w:marLeft w:val="0"/>
          <w:marRight w:val="0"/>
          <w:marTop w:val="0"/>
          <w:marBottom w:val="0"/>
          <w:divBdr>
            <w:top w:val="none" w:sz="0" w:space="0" w:color="auto"/>
            <w:left w:val="none" w:sz="0" w:space="0" w:color="auto"/>
            <w:bottom w:val="none" w:sz="0" w:space="0" w:color="auto"/>
            <w:right w:val="none" w:sz="0" w:space="0" w:color="auto"/>
          </w:divBdr>
        </w:div>
      </w:divsChild>
    </w:div>
    <w:div w:id="2036421042">
      <w:bodyDiv w:val="1"/>
      <w:marLeft w:val="0"/>
      <w:marRight w:val="0"/>
      <w:marTop w:val="0"/>
      <w:marBottom w:val="0"/>
      <w:divBdr>
        <w:top w:val="none" w:sz="0" w:space="0" w:color="auto"/>
        <w:left w:val="none" w:sz="0" w:space="0" w:color="auto"/>
        <w:bottom w:val="none" w:sz="0" w:space="0" w:color="auto"/>
        <w:right w:val="none" w:sz="0" w:space="0" w:color="auto"/>
      </w:divBdr>
    </w:div>
    <w:div w:id="2065564897">
      <w:bodyDiv w:val="1"/>
      <w:marLeft w:val="0"/>
      <w:marRight w:val="0"/>
      <w:marTop w:val="0"/>
      <w:marBottom w:val="0"/>
      <w:divBdr>
        <w:top w:val="none" w:sz="0" w:space="0" w:color="auto"/>
        <w:left w:val="none" w:sz="0" w:space="0" w:color="auto"/>
        <w:bottom w:val="none" w:sz="0" w:space="0" w:color="auto"/>
        <w:right w:val="none" w:sz="0" w:space="0" w:color="auto"/>
      </w:divBdr>
      <w:divsChild>
        <w:div w:id="236131009">
          <w:marLeft w:val="0"/>
          <w:marRight w:val="0"/>
          <w:marTop w:val="0"/>
          <w:marBottom w:val="0"/>
          <w:divBdr>
            <w:top w:val="none" w:sz="0" w:space="0" w:color="auto"/>
            <w:left w:val="none" w:sz="0" w:space="0" w:color="auto"/>
            <w:bottom w:val="none" w:sz="0" w:space="0" w:color="auto"/>
            <w:right w:val="none" w:sz="0" w:space="0" w:color="auto"/>
          </w:divBdr>
        </w:div>
      </w:divsChild>
    </w:div>
    <w:div w:id="2099710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4.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42BFE94-A126-435F-A1BB-6BD867F25EB9}">
  <we:reference id="wa104382081" version="1.28.0.0" store="en-US" storeType="OMEX"/>
  <we:alternateReferences>
    <we:reference id="WA104382081" version="1.28.0.0" store="" storeType="OMEX"/>
  </we:alternateReferences>
  <we:properties>
    <we:property name="MENDELEY_CITATIONS" value="[{&quot;citationID&quot;:&quot;MENDELEY_CITATION_4fc73460-c598-4229-9c83-8ec24fe97e2e&quot;,&quot;citationItems&quot;:[{&quot;id&quot;:&quot;be069abb-7b59-3def-a993-9b30963923cd&quot;,&quot;itemData&quot;:{&quot;type&quot;:&quot;webpage&quot;,&quot;id&quot;:&quot;be069abb-7b59-3def-a993-9b30963923cd&quot;,&quot;title&quot;:&quot;'Robô humanoide' da Tesla é anunciado por Elon Musk; veja como funciona&quot;,&quot;author&quot;:[{&quot;family&quot;:&quot;Miotto&quot;,&quot;given&quot;:&quot;Rafael&quot;,&quot;parse-names&quot;:false,&quot;dropping-particle&quot;:&quot;&quot;,&quot;non-dropping-particle&quot;:&quot;&quot;}],&quot;container-title&quot;:&quot;G1 - Globo&quot;,&quot;accessed&quot;:{&quot;date-parts&quot;:[[2021,9,10]]},&quot;URL&quot;:&quot;https://g1.globo.com/economia/tecnologia/inovacao/noticia/2021/08/20/tesla-trabalha-em-projeto-de-robo-humanoide-anuncia-musk.ghtml&quot;,&quot;issued&quot;:{&quot;date-parts&quot;:[[2021]]}},&quot;isTemporary&quot;:false}],&quot;properties&quot;:{&quot;noteIndex&quot;:0},&quot;isEdited&quot;:false,&quot;manualOverride&quot;:{&quot;isManuallyOverridden&quot;:false,&quot;citeprocText&quot;:&quot;(MIOTTO, 2021)&quot;,&quot;manualOverrideText&quot;:&quot;&quot;},&quot;citationTag&quot;:&quot;MENDELEY_CITATION_v3_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&quot;}]"/>
    <we:property name="MENDELEY_CITATIONS_STYLE" value="&quot;https://www.zotero.org/styles/associacao-brasileira-de-normas-tecnica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BNT_Author.XSL" StyleName="ABNT NBR 6023:2002*" Version="1">
  <b:Source>
    <b:Tag>Joã21</b:Tag>
    <b:SourceType>InternetSite</b:SourceType>
    <b:Guid>{9788D9D8-465E-4C52-9C34-32042435158A}</b:Guid>
    <b:LCID>pt-BR</b:LCID>
    <b:Author>
      <b:Author>
        <b:Corporate>João Fellet</b:Corporate>
      </b:Author>
    </b:Author>
    <b:Title>Mudança do clima acelera criação de deserto do tamanho da Inglaterra no Nordeste</b:Title>
    <b:InternetSiteTitle>BBC News Brasil</b:InternetSiteTitle>
    <b:Year>2021</b:Year>
    <b:YearAccessed>2021</b:YearAccessed>
    <b:MonthAccessed>08</b:MonthAccessed>
    <b:DayAccessed>11</b:DayAccessed>
    <b:URL>https://www.bbc.com/portuguese/brasil-58154146</b:URL>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50B5375668CADB4D9C941CAC72A94F57" ma:contentTypeVersion="7" ma:contentTypeDescription="Create a new document." ma:contentTypeScope="" ma:versionID="6648c14d4b6d68eb26d0a28dd7640699">
  <xsd:schema xmlns:xsd="http://www.w3.org/2001/XMLSchema" xmlns:xs="http://www.w3.org/2001/XMLSchema" xmlns:p="http://schemas.microsoft.com/office/2006/metadata/properties" xmlns:ns3="da108468-0d45-4e5f-bf0f-2a24441f3e02" xmlns:ns4="3973af49-08fa-47f2-87a0-e93856c0a462" targetNamespace="http://schemas.microsoft.com/office/2006/metadata/properties" ma:root="true" ma:fieldsID="d09c9cf1dfda4a001fa9c997f428f2d6" ns3:_="" ns4:_="">
    <xsd:import namespace="da108468-0d45-4e5f-bf0f-2a24441f3e02"/>
    <xsd:import namespace="3973af49-08fa-47f2-87a0-e93856c0a46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a108468-0d45-4e5f-bf0f-2a24441f3e0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3973af49-08fa-47f2-87a0-e93856c0a46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9F1B9007-66CE-4F6A-82AC-BC3A3CA8FAA5}">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D724501-7A08-4B1A-9C29-E2A0B993F1F3}">
  <ds:schemaRefs>
    <ds:schemaRef ds:uri="http://schemas.microsoft.com/sharepoint/v3/contenttype/forms"/>
  </ds:schemaRefs>
</ds:datastoreItem>
</file>

<file path=customXml/itemProps3.xml><?xml version="1.0" encoding="utf-8"?>
<ds:datastoreItem xmlns:ds="http://schemas.openxmlformats.org/officeDocument/2006/customXml" ds:itemID="{54658A9C-F023-4484-9496-2EEBE882B4FC}">
  <ds:schemaRefs>
    <ds:schemaRef ds:uri="http://schemas.openxmlformats.org/officeDocument/2006/bibliography"/>
  </ds:schemaRefs>
</ds:datastoreItem>
</file>

<file path=customXml/itemProps4.xml><?xml version="1.0" encoding="utf-8"?>
<ds:datastoreItem xmlns:ds="http://schemas.openxmlformats.org/officeDocument/2006/customXml" ds:itemID="{D6B35031-0B0C-489C-929A-B5B5F7F764D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a108468-0d45-4e5f-bf0f-2a24441f3e02"/>
    <ds:schemaRef ds:uri="3973af49-08fa-47f2-87a0-e93856c0a46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19</Pages>
  <Words>3099</Words>
  <Characters>16737</Characters>
  <Application>Microsoft Office Word</Application>
  <DocSecurity>0</DocSecurity>
  <Lines>139</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Subtítulo</vt:lpstr>
      <vt:lpstr>Subtítulo</vt:lpstr>
    </vt:vector>
  </TitlesOfParts>
  <Company/>
  <LinksUpToDate>false</LinksUpToDate>
  <CharactersWithSpaces>19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btítulo</dc:title>
  <dc:subject/>
  <dc:creator>Alex Freitas</dc:creator>
  <cp:keywords/>
  <dc:description>Prof. Dr. Alvaro Albano</dc:description>
  <cp:lastModifiedBy>Alex Freitas</cp:lastModifiedBy>
  <cp:revision>47</cp:revision>
  <cp:lastPrinted>2021-11-18T12:08:00Z</cp:lastPrinted>
  <dcterms:created xsi:type="dcterms:W3CDTF">2021-09-07T21:56:00Z</dcterms:created>
  <dcterms:modified xsi:type="dcterms:W3CDTF">2021-11-19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0B5375668CADB4D9C941CAC72A94F57</vt:lpwstr>
  </property>
  <property fmtid="{D5CDD505-2E9C-101B-9397-08002B2CF9AE}" pid="3" name="Mendeley Recent Style Id 0_1">
    <vt:lpwstr>http://www.zotero.org/styles/associacao-brasileira-de-normas-tecnicas</vt:lpwstr>
  </property>
  <property fmtid="{D5CDD505-2E9C-101B-9397-08002B2CF9AE}" pid="4" name="Mendeley Recent Style Name 0_1">
    <vt:lpwstr>ABNT (Português - Brasil) numerado</vt:lpwstr>
  </property>
  <property fmtid="{D5CDD505-2E9C-101B-9397-08002B2CF9AE}" pid="5" name="Mendeley Recent Style Id 1_1">
    <vt:lpwstr>http://csl.mendeley.com/styles/547131851/alex</vt:lpwstr>
  </property>
  <property fmtid="{D5CDD505-2E9C-101B-9397-08002B2CF9AE}" pid="6" name="Mendeley Recent Style Name 1_1">
    <vt:lpwstr>ALEX ABNT</vt:lpwstr>
  </property>
  <property fmtid="{D5CDD505-2E9C-101B-9397-08002B2CF9AE}" pid="7" name="Mendeley Recent Style Id 2_1">
    <vt:lpwstr>http://www.zotero.org/styles/american-medical-association</vt:lpwstr>
  </property>
  <property fmtid="{D5CDD505-2E9C-101B-9397-08002B2CF9AE}" pid="8" name="Mendeley Recent Style Name 2_1">
    <vt:lpwstr>American Medical Association 11th edition</vt:lpwstr>
  </property>
  <property fmtid="{D5CDD505-2E9C-101B-9397-08002B2CF9AE}" pid="9" name="Mendeley Recent Style Id 3_1">
    <vt:lpwstr>http://www.zotero.org/styles/associacao-brasileira-de-normas-tecnicas-note</vt:lpwstr>
  </property>
  <property fmtid="{D5CDD505-2E9C-101B-9397-08002B2CF9AE}" pid="10" name="Mendeley Recent Style Name 3_1">
    <vt:lpwstr>Associação Brasileira de Normas Técnicas (note, Portuguese - Brazil)</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8th edition</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universidade-de-sao-paulo-escola-de-comunicacoes-e-artes-abnt</vt:lpwstr>
  </property>
  <property fmtid="{D5CDD505-2E9C-101B-9397-08002B2CF9AE}" pid="22" name="Mendeley Recent Style Name 9_1">
    <vt:lpwstr>Universidade de São Paulo - Escola de Comunicações e Artes - ABNT (Portuguese - Brazil)</vt:lpwstr>
  </property>
  <property fmtid="{D5CDD505-2E9C-101B-9397-08002B2CF9AE}" pid="23" name="Mendeley Document_1">
    <vt:lpwstr>True</vt:lpwstr>
  </property>
  <property fmtid="{D5CDD505-2E9C-101B-9397-08002B2CF9AE}" pid="24" name="Mendeley Unique User Id_1">
    <vt:lpwstr>88350fbc-46c1-3803-844e-18dd105dfc95</vt:lpwstr>
  </property>
  <property fmtid="{D5CDD505-2E9C-101B-9397-08002B2CF9AE}" pid="25" name="Mendeley Citation Style_1">
    <vt:lpwstr>http://www.zotero.org/styles/associacao-brasileira-de-normas-tecnicas-note</vt:lpwstr>
  </property>
</Properties>
</file>